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eastAsiaTheme="minorHAnsi" w:cstheme="minorBidi"/>
          <w:b w:val="0"/>
          <w:caps w:val="0"/>
          <w:color w:val="auto"/>
          <w:sz w:val="24"/>
          <w:szCs w:val="22"/>
        </w:rPr>
        <w:id w:val="180939332"/>
        <w:docPartObj>
          <w:docPartGallery w:val="Table of Contents"/>
          <w:docPartUnique/>
        </w:docPartObj>
      </w:sdtPr>
      <w:sdtEndPr>
        <w:rPr>
          <w:bCs/>
          <w:noProof/>
        </w:rPr>
      </w:sdtEndPr>
      <w:sdtContent>
        <w:p w14:paraId="78D87AA4" w14:textId="05C028D5" w:rsidR="00F76D08" w:rsidRDefault="00F76D08" w:rsidP="00F76D08">
          <w:pPr>
            <w:pStyle w:val="Heading1"/>
          </w:pPr>
          <w:r>
            <w:t>Table of Contents</w:t>
          </w:r>
        </w:p>
        <w:p w14:paraId="4529EDF3" w14:textId="0FCB29E5" w:rsidR="00F76D08" w:rsidRDefault="00F76D08">
          <w:pPr>
            <w:pStyle w:val="TOC1"/>
            <w:tabs>
              <w:tab w:val="right" w:leader="dot" w:pos="9016"/>
            </w:tabs>
            <w:rPr>
              <w:noProof/>
            </w:rPr>
          </w:pPr>
          <w:r>
            <w:fldChar w:fldCharType="begin"/>
          </w:r>
          <w:r>
            <w:instrText xml:space="preserve"> TOC \o "1-3" \h \z \u </w:instrText>
          </w:r>
          <w:r>
            <w:fldChar w:fldCharType="separate"/>
          </w:r>
          <w:hyperlink w:anchor="_Toc48767201" w:history="1">
            <w:r w:rsidRPr="00D00279">
              <w:rPr>
                <w:rStyle w:val="Hyperlink"/>
                <w:noProof/>
                <w:lang w:val="en-US"/>
              </w:rPr>
              <w:t>CHAPTER 1: Introduction</w:t>
            </w:r>
            <w:r>
              <w:rPr>
                <w:noProof/>
                <w:webHidden/>
              </w:rPr>
              <w:tab/>
            </w:r>
            <w:r>
              <w:rPr>
                <w:noProof/>
                <w:webHidden/>
              </w:rPr>
              <w:fldChar w:fldCharType="begin"/>
            </w:r>
            <w:r>
              <w:rPr>
                <w:noProof/>
                <w:webHidden/>
              </w:rPr>
              <w:instrText xml:space="preserve"> PAGEREF _Toc48767201 \h </w:instrText>
            </w:r>
            <w:r>
              <w:rPr>
                <w:noProof/>
                <w:webHidden/>
              </w:rPr>
            </w:r>
            <w:r>
              <w:rPr>
                <w:noProof/>
                <w:webHidden/>
              </w:rPr>
              <w:fldChar w:fldCharType="separate"/>
            </w:r>
            <w:r w:rsidR="00FC4096">
              <w:rPr>
                <w:noProof/>
                <w:webHidden/>
              </w:rPr>
              <w:t>2</w:t>
            </w:r>
            <w:r>
              <w:rPr>
                <w:noProof/>
                <w:webHidden/>
              </w:rPr>
              <w:fldChar w:fldCharType="end"/>
            </w:r>
          </w:hyperlink>
        </w:p>
        <w:p w14:paraId="749A6D00" w14:textId="685790E7" w:rsidR="00F76D08" w:rsidRDefault="009F2808">
          <w:pPr>
            <w:pStyle w:val="TOC2"/>
            <w:tabs>
              <w:tab w:val="left" w:pos="880"/>
              <w:tab w:val="right" w:leader="dot" w:pos="9016"/>
            </w:tabs>
            <w:rPr>
              <w:noProof/>
            </w:rPr>
          </w:pPr>
          <w:hyperlink w:anchor="_Toc48767202" w:history="1">
            <w:r w:rsidR="00F76D08" w:rsidRPr="00D00279">
              <w:rPr>
                <w:rStyle w:val="Hyperlink"/>
                <w:noProof/>
                <w:lang w:val="en-US"/>
              </w:rPr>
              <w:t>1.1</w:t>
            </w:r>
            <w:r w:rsidR="00F76D08">
              <w:rPr>
                <w:noProof/>
              </w:rPr>
              <w:tab/>
            </w:r>
            <w:r w:rsidR="00F76D08" w:rsidRPr="00D00279">
              <w:rPr>
                <w:rStyle w:val="Hyperlink"/>
                <w:noProof/>
                <w:lang w:val="en-US"/>
              </w:rPr>
              <w:t>Conventional Approach</w:t>
            </w:r>
            <w:r w:rsidR="00F76D08">
              <w:rPr>
                <w:noProof/>
                <w:webHidden/>
              </w:rPr>
              <w:tab/>
            </w:r>
            <w:r w:rsidR="00F76D08">
              <w:rPr>
                <w:noProof/>
                <w:webHidden/>
              </w:rPr>
              <w:fldChar w:fldCharType="begin"/>
            </w:r>
            <w:r w:rsidR="00F76D08">
              <w:rPr>
                <w:noProof/>
                <w:webHidden/>
              </w:rPr>
              <w:instrText xml:space="preserve"> PAGEREF _Toc48767202 \h </w:instrText>
            </w:r>
            <w:r w:rsidR="00F76D08">
              <w:rPr>
                <w:noProof/>
                <w:webHidden/>
              </w:rPr>
            </w:r>
            <w:r w:rsidR="00F76D08">
              <w:rPr>
                <w:noProof/>
                <w:webHidden/>
              </w:rPr>
              <w:fldChar w:fldCharType="separate"/>
            </w:r>
            <w:r w:rsidR="00FC4096">
              <w:rPr>
                <w:noProof/>
                <w:webHidden/>
              </w:rPr>
              <w:t>2</w:t>
            </w:r>
            <w:r w:rsidR="00F76D08">
              <w:rPr>
                <w:noProof/>
                <w:webHidden/>
              </w:rPr>
              <w:fldChar w:fldCharType="end"/>
            </w:r>
          </w:hyperlink>
        </w:p>
        <w:p w14:paraId="63547E27" w14:textId="0AC8BC24" w:rsidR="00F76D08" w:rsidRDefault="009F2808">
          <w:pPr>
            <w:pStyle w:val="TOC2"/>
            <w:tabs>
              <w:tab w:val="left" w:pos="880"/>
              <w:tab w:val="right" w:leader="dot" w:pos="9016"/>
            </w:tabs>
            <w:rPr>
              <w:noProof/>
            </w:rPr>
          </w:pPr>
          <w:hyperlink w:anchor="_Toc48767203" w:history="1">
            <w:r w:rsidR="00F76D08" w:rsidRPr="00D00279">
              <w:rPr>
                <w:rStyle w:val="Hyperlink"/>
                <w:noProof/>
                <w:lang w:val="en-US"/>
              </w:rPr>
              <w:t>1.2</w:t>
            </w:r>
            <w:r w:rsidR="00F76D08">
              <w:rPr>
                <w:noProof/>
              </w:rPr>
              <w:tab/>
            </w:r>
            <w:r w:rsidR="00F76D08" w:rsidRPr="00D00279">
              <w:rPr>
                <w:rStyle w:val="Hyperlink"/>
                <w:noProof/>
                <w:lang w:val="en-US"/>
              </w:rPr>
              <w:t>Single Page Applications &amp; AJAX</w:t>
            </w:r>
            <w:r w:rsidR="00F76D08">
              <w:rPr>
                <w:noProof/>
                <w:webHidden/>
              </w:rPr>
              <w:tab/>
            </w:r>
            <w:r w:rsidR="00F76D08">
              <w:rPr>
                <w:noProof/>
                <w:webHidden/>
              </w:rPr>
              <w:fldChar w:fldCharType="begin"/>
            </w:r>
            <w:r w:rsidR="00F76D08">
              <w:rPr>
                <w:noProof/>
                <w:webHidden/>
              </w:rPr>
              <w:instrText xml:space="preserve"> PAGEREF _Toc48767203 \h </w:instrText>
            </w:r>
            <w:r w:rsidR="00F76D08">
              <w:rPr>
                <w:noProof/>
                <w:webHidden/>
              </w:rPr>
            </w:r>
            <w:r w:rsidR="00F76D08">
              <w:rPr>
                <w:noProof/>
                <w:webHidden/>
              </w:rPr>
              <w:fldChar w:fldCharType="separate"/>
            </w:r>
            <w:r w:rsidR="00FC4096">
              <w:rPr>
                <w:noProof/>
                <w:webHidden/>
              </w:rPr>
              <w:t>2</w:t>
            </w:r>
            <w:r w:rsidR="00F76D08">
              <w:rPr>
                <w:noProof/>
                <w:webHidden/>
              </w:rPr>
              <w:fldChar w:fldCharType="end"/>
            </w:r>
          </w:hyperlink>
        </w:p>
        <w:p w14:paraId="3B788066" w14:textId="0FCED731" w:rsidR="00F76D08" w:rsidRDefault="009F2808">
          <w:pPr>
            <w:pStyle w:val="TOC2"/>
            <w:tabs>
              <w:tab w:val="left" w:pos="880"/>
              <w:tab w:val="right" w:leader="dot" w:pos="9016"/>
            </w:tabs>
            <w:rPr>
              <w:noProof/>
            </w:rPr>
          </w:pPr>
          <w:hyperlink w:anchor="_Toc48767204" w:history="1">
            <w:r w:rsidR="00F76D08" w:rsidRPr="00D00279">
              <w:rPr>
                <w:rStyle w:val="Hyperlink"/>
                <w:noProof/>
                <w:lang w:val="en-US"/>
              </w:rPr>
              <w:t>1.3</w:t>
            </w:r>
            <w:r w:rsidR="00F76D08">
              <w:rPr>
                <w:noProof/>
              </w:rPr>
              <w:tab/>
            </w:r>
            <w:r w:rsidR="00F76D08" w:rsidRPr="00D00279">
              <w:rPr>
                <w:rStyle w:val="Hyperlink"/>
                <w:noProof/>
                <w:lang w:val="en-US"/>
              </w:rPr>
              <w:t>JavaScript Frameworks</w:t>
            </w:r>
            <w:r w:rsidR="00F76D08">
              <w:rPr>
                <w:noProof/>
                <w:webHidden/>
              </w:rPr>
              <w:tab/>
            </w:r>
            <w:r w:rsidR="00F76D08">
              <w:rPr>
                <w:noProof/>
                <w:webHidden/>
              </w:rPr>
              <w:fldChar w:fldCharType="begin"/>
            </w:r>
            <w:r w:rsidR="00F76D08">
              <w:rPr>
                <w:noProof/>
                <w:webHidden/>
              </w:rPr>
              <w:instrText xml:space="preserve"> PAGEREF _Toc48767204 \h </w:instrText>
            </w:r>
            <w:r w:rsidR="00F76D08">
              <w:rPr>
                <w:noProof/>
                <w:webHidden/>
              </w:rPr>
            </w:r>
            <w:r w:rsidR="00F76D08">
              <w:rPr>
                <w:noProof/>
                <w:webHidden/>
              </w:rPr>
              <w:fldChar w:fldCharType="separate"/>
            </w:r>
            <w:r w:rsidR="00FC4096">
              <w:rPr>
                <w:noProof/>
                <w:webHidden/>
              </w:rPr>
              <w:t>3</w:t>
            </w:r>
            <w:r w:rsidR="00F76D08">
              <w:rPr>
                <w:noProof/>
                <w:webHidden/>
              </w:rPr>
              <w:fldChar w:fldCharType="end"/>
            </w:r>
          </w:hyperlink>
        </w:p>
        <w:p w14:paraId="18E2A7EB" w14:textId="7508E219" w:rsidR="00F76D08" w:rsidRDefault="009F2808">
          <w:pPr>
            <w:pStyle w:val="TOC2"/>
            <w:tabs>
              <w:tab w:val="right" w:leader="dot" w:pos="9016"/>
            </w:tabs>
            <w:rPr>
              <w:noProof/>
            </w:rPr>
          </w:pPr>
          <w:hyperlink w:anchor="_Toc48767205" w:history="1">
            <w:r w:rsidR="00F76D08" w:rsidRPr="00D00279">
              <w:rPr>
                <w:rStyle w:val="Hyperlink"/>
                <w:noProof/>
                <w:lang w:val="en-US"/>
              </w:rPr>
              <w:t xml:space="preserve">1.4 </w:t>
            </w:r>
            <w:r w:rsidR="007C04BA">
              <w:rPr>
                <w:rStyle w:val="Hyperlink"/>
                <w:noProof/>
                <w:lang w:val="en-US"/>
              </w:rPr>
              <w:t xml:space="preserve">     </w:t>
            </w:r>
            <w:r w:rsidR="00F76D08" w:rsidRPr="00D00279">
              <w:rPr>
                <w:rStyle w:val="Hyperlink"/>
                <w:noProof/>
                <w:lang w:val="en-US"/>
              </w:rPr>
              <w:t>Rationale</w:t>
            </w:r>
            <w:r w:rsidR="00F76D08">
              <w:rPr>
                <w:noProof/>
                <w:webHidden/>
              </w:rPr>
              <w:tab/>
            </w:r>
            <w:r w:rsidR="00F76D08">
              <w:rPr>
                <w:noProof/>
                <w:webHidden/>
              </w:rPr>
              <w:fldChar w:fldCharType="begin"/>
            </w:r>
            <w:r w:rsidR="00F76D08">
              <w:rPr>
                <w:noProof/>
                <w:webHidden/>
              </w:rPr>
              <w:instrText xml:space="preserve"> PAGEREF _Toc48767205 \h </w:instrText>
            </w:r>
            <w:r w:rsidR="00F76D08">
              <w:rPr>
                <w:noProof/>
                <w:webHidden/>
              </w:rPr>
            </w:r>
            <w:r w:rsidR="00F76D08">
              <w:rPr>
                <w:noProof/>
                <w:webHidden/>
              </w:rPr>
              <w:fldChar w:fldCharType="separate"/>
            </w:r>
            <w:r w:rsidR="00FC4096">
              <w:rPr>
                <w:noProof/>
                <w:webHidden/>
              </w:rPr>
              <w:t>3</w:t>
            </w:r>
            <w:r w:rsidR="00F76D08">
              <w:rPr>
                <w:noProof/>
                <w:webHidden/>
              </w:rPr>
              <w:fldChar w:fldCharType="end"/>
            </w:r>
          </w:hyperlink>
        </w:p>
        <w:p w14:paraId="4A509433" w14:textId="792D475F" w:rsidR="00F76D08" w:rsidRDefault="009F2808">
          <w:pPr>
            <w:pStyle w:val="TOC2"/>
            <w:tabs>
              <w:tab w:val="left" w:pos="880"/>
              <w:tab w:val="right" w:leader="dot" w:pos="9016"/>
            </w:tabs>
            <w:rPr>
              <w:noProof/>
            </w:rPr>
          </w:pPr>
          <w:hyperlink w:anchor="_Toc48767206" w:history="1">
            <w:r w:rsidR="00F76D08" w:rsidRPr="00D00279">
              <w:rPr>
                <w:rStyle w:val="Hyperlink"/>
                <w:noProof/>
                <w:lang w:val="en-US"/>
              </w:rPr>
              <w:t>1.5</w:t>
            </w:r>
            <w:r w:rsidR="00F76D08">
              <w:rPr>
                <w:noProof/>
              </w:rPr>
              <w:tab/>
            </w:r>
            <w:r w:rsidR="00F76D08" w:rsidRPr="00D00279">
              <w:rPr>
                <w:rStyle w:val="Hyperlink"/>
                <w:noProof/>
                <w:lang w:val="en-US"/>
              </w:rPr>
              <w:t>Research Question</w:t>
            </w:r>
            <w:r w:rsidR="00F76D08">
              <w:rPr>
                <w:noProof/>
                <w:webHidden/>
              </w:rPr>
              <w:tab/>
            </w:r>
            <w:r w:rsidR="00F76D08">
              <w:rPr>
                <w:noProof/>
                <w:webHidden/>
              </w:rPr>
              <w:fldChar w:fldCharType="begin"/>
            </w:r>
            <w:r w:rsidR="00F76D08">
              <w:rPr>
                <w:noProof/>
                <w:webHidden/>
              </w:rPr>
              <w:instrText xml:space="preserve"> PAGEREF _Toc48767206 \h </w:instrText>
            </w:r>
            <w:r w:rsidR="00F76D08">
              <w:rPr>
                <w:noProof/>
                <w:webHidden/>
              </w:rPr>
            </w:r>
            <w:r w:rsidR="00F76D08">
              <w:rPr>
                <w:noProof/>
                <w:webHidden/>
              </w:rPr>
              <w:fldChar w:fldCharType="separate"/>
            </w:r>
            <w:r w:rsidR="00FC4096">
              <w:rPr>
                <w:noProof/>
                <w:webHidden/>
              </w:rPr>
              <w:t>3</w:t>
            </w:r>
            <w:r w:rsidR="00F76D08">
              <w:rPr>
                <w:noProof/>
                <w:webHidden/>
              </w:rPr>
              <w:fldChar w:fldCharType="end"/>
            </w:r>
          </w:hyperlink>
        </w:p>
        <w:p w14:paraId="10523A5A" w14:textId="0AB04070" w:rsidR="00F76D08" w:rsidRDefault="009F2808">
          <w:pPr>
            <w:pStyle w:val="TOC2"/>
            <w:tabs>
              <w:tab w:val="left" w:pos="880"/>
              <w:tab w:val="right" w:leader="dot" w:pos="9016"/>
            </w:tabs>
            <w:rPr>
              <w:noProof/>
            </w:rPr>
          </w:pPr>
          <w:hyperlink w:anchor="_Toc48767207" w:history="1">
            <w:r w:rsidR="00F76D08" w:rsidRPr="00D00279">
              <w:rPr>
                <w:rStyle w:val="Hyperlink"/>
                <w:noProof/>
                <w:lang w:val="en-US"/>
              </w:rPr>
              <w:t>1.6</w:t>
            </w:r>
            <w:r w:rsidR="00F76D08">
              <w:rPr>
                <w:noProof/>
              </w:rPr>
              <w:tab/>
            </w:r>
            <w:r w:rsidR="00F76D08" w:rsidRPr="00D00279">
              <w:rPr>
                <w:rStyle w:val="Hyperlink"/>
                <w:noProof/>
                <w:lang w:val="en-US"/>
              </w:rPr>
              <w:t>My Interest In The Topic</w:t>
            </w:r>
            <w:r w:rsidR="00F76D08">
              <w:rPr>
                <w:noProof/>
                <w:webHidden/>
              </w:rPr>
              <w:tab/>
            </w:r>
            <w:r w:rsidR="00F76D08">
              <w:rPr>
                <w:noProof/>
                <w:webHidden/>
              </w:rPr>
              <w:fldChar w:fldCharType="begin"/>
            </w:r>
            <w:r w:rsidR="00F76D08">
              <w:rPr>
                <w:noProof/>
                <w:webHidden/>
              </w:rPr>
              <w:instrText xml:space="preserve"> PAGEREF _Toc48767207 \h </w:instrText>
            </w:r>
            <w:r w:rsidR="00F76D08">
              <w:rPr>
                <w:noProof/>
                <w:webHidden/>
              </w:rPr>
            </w:r>
            <w:r w:rsidR="00F76D08">
              <w:rPr>
                <w:noProof/>
                <w:webHidden/>
              </w:rPr>
              <w:fldChar w:fldCharType="separate"/>
            </w:r>
            <w:r w:rsidR="00FC4096">
              <w:rPr>
                <w:noProof/>
                <w:webHidden/>
              </w:rPr>
              <w:t>3</w:t>
            </w:r>
            <w:r w:rsidR="00F76D08">
              <w:rPr>
                <w:noProof/>
                <w:webHidden/>
              </w:rPr>
              <w:fldChar w:fldCharType="end"/>
            </w:r>
          </w:hyperlink>
        </w:p>
        <w:p w14:paraId="3D954FA9" w14:textId="180D11DB" w:rsidR="00F76D08" w:rsidRDefault="009F2808">
          <w:pPr>
            <w:pStyle w:val="TOC2"/>
            <w:tabs>
              <w:tab w:val="left" w:pos="880"/>
              <w:tab w:val="right" w:leader="dot" w:pos="9016"/>
            </w:tabs>
            <w:rPr>
              <w:noProof/>
            </w:rPr>
          </w:pPr>
          <w:hyperlink w:anchor="_Toc48767208" w:history="1">
            <w:r w:rsidR="00F76D08" w:rsidRPr="00D00279">
              <w:rPr>
                <w:rStyle w:val="Hyperlink"/>
                <w:noProof/>
                <w:lang w:val="en-US"/>
              </w:rPr>
              <w:t>1.7</w:t>
            </w:r>
            <w:r w:rsidR="00F76D08">
              <w:rPr>
                <w:noProof/>
              </w:rPr>
              <w:tab/>
            </w:r>
            <w:r w:rsidR="00F76D08" w:rsidRPr="00D00279">
              <w:rPr>
                <w:rStyle w:val="Hyperlink"/>
                <w:noProof/>
                <w:lang w:val="en-US"/>
              </w:rPr>
              <w:t>Roadmap for the dissertation</w:t>
            </w:r>
            <w:r w:rsidR="00F76D08">
              <w:rPr>
                <w:noProof/>
                <w:webHidden/>
              </w:rPr>
              <w:tab/>
            </w:r>
            <w:r w:rsidR="00F76D08">
              <w:rPr>
                <w:noProof/>
                <w:webHidden/>
              </w:rPr>
              <w:fldChar w:fldCharType="begin"/>
            </w:r>
            <w:r w:rsidR="00F76D08">
              <w:rPr>
                <w:noProof/>
                <w:webHidden/>
              </w:rPr>
              <w:instrText xml:space="preserve"> PAGEREF _Toc48767208 \h </w:instrText>
            </w:r>
            <w:r w:rsidR="00F76D08">
              <w:rPr>
                <w:noProof/>
                <w:webHidden/>
              </w:rPr>
            </w:r>
            <w:r w:rsidR="00F76D08">
              <w:rPr>
                <w:noProof/>
                <w:webHidden/>
              </w:rPr>
              <w:fldChar w:fldCharType="separate"/>
            </w:r>
            <w:r w:rsidR="00FC4096">
              <w:rPr>
                <w:noProof/>
                <w:webHidden/>
              </w:rPr>
              <w:t>4</w:t>
            </w:r>
            <w:r w:rsidR="00F76D08">
              <w:rPr>
                <w:noProof/>
                <w:webHidden/>
              </w:rPr>
              <w:fldChar w:fldCharType="end"/>
            </w:r>
          </w:hyperlink>
        </w:p>
        <w:p w14:paraId="241DCC61" w14:textId="75721A6D" w:rsidR="00F76D08" w:rsidRDefault="009F2808">
          <w:pPr>
            <w:pStyle w:val="TOC1"/>
            <w:tabs>
              <w:tab w:val="right" w:leader="dot" w:pos="9016"/>
            </w:tabs>
            <w:rPr>
              <w:noProof/>
            </w:rPr>
          </w:pPr>
          <w:hyperlink w:anchor="_Toc48767209" w:history="1">
            <w:r w:rsidR="00F76D08" w:rsidRPr="00D00279">
              <w:rPr>
                <w:rStyle w:val="Hyperlink"/>
                <w:noProof/>
                <w:lang w:val="en-US"/>
              </w:rPr>
              <w:t>CHAPTER 2: LITERATURE REVIEW &amp; RELATED WORK</w:t>
            </w:r>
            <w:r w:rsidR="00F76D08">
              <w:rPr>
                <w:noProof/>
                <w:webHidden/>
              </w:rPr>
              <w:tab/>
            </w:r>
            <w:r w:rsidR="00F76D08">
              <w:rPr>
                <w:noProof/>
                <w:webHidden/>
              </w:rPr>
              <w:fldChar w:fldCharType="begin"/>
            </w:r>
            <w:r w:rsidR="00F76D08">
              <w:rPr>
                <w:noProof/>
                <w:webHidden/>
              </w:rPr>
              <w:instrText xml:space="preserve"> PAGEREF _Toc48767209 \h </w:instrText>
            </w:r>
            <w:r w:rsidR="00F76D08">
              <w:rPr>
                <w:noProof/>
                <w:webHidden/>
              </w:rPr>
            </w:r>
            <w:r w:rsidR="00F76D08">
              <w:rPr>
                <w:noProof/>
                <w:webHidden/>
              </w:rPr>
              <w:fldChar w:fldCharType="separate"/>
            </w:r>
            <w:r w:rsidR="00FC4096">
              <w:rPr>
                <w:noProof/>
                <w:webHidden/>
              </w:rPr>
              <w:t>5</w:t>
            </w:r>
            <w:r w:rsidR="00F76D08">
              <w:rPr>
                <w:noProof/>
                <w:webHidden/>
              </w:rPr>
              <w:fldChar w:fldCharType="end"/>
            </w:r>
          </w:hyperlink>
        </w:p>
        <w:p w14:paraId="263671BE" w14:textId="2908F77F" w:rsidR="00F76D08" w:rsidRDefault="009F2808">
          <w:pPr>
            <w:pStyle w:val="TOC2"/>
            <w:tabs>
              <w:tab w:val="right" w:leader="dot" w:pos="9016"/>
            </w:tabs>
            <w:rPr>
              <w:noProof/>
            </w:rPr>
          </w:pPr>
          <w:hyperlink w:anchor="_Toc48767210" w:history="1">
            <w:r w:rsidR="00F76D08" w:rsidRPr="00D00279">
              <w:rPr>
                <w:rStyle w:val="Hyperlink"/>
                <w:noProof/>
                <w:lang w:val="en-US"/>
              </w:rPr>
              <w:t xml:space="preserve">2.1 </w:t>
            </w:r>
            <w:r w:rsidR="007C04BA">
              <w:rPr>
                <w:rStyle w:val="Hyperlink"/>
                <w:noProof/>
                <w:lang w:val="en-US"/>
              </w:rPr>
              <w:t xml:space="preserve">     </w:t>
            </w:r>
            <w:r w:rsidR="00F76D08" w:rsidRPr="00D00279">
              <w:rPr>
                <w:rStyle w:val="Hyperlink"/>
                <w:noProof/>
                <w:lang w:val="en-US"/>
              </w:rPr>
              <w:t>Benchmarking</w:t>
            </w:r>
            <w:r w:rsidR="00F76D08">
              <w:rPr>
                <w:noProof/>
                <w:webHidden/>
              </w:rPr>
              <w:tab/>
            </w:r>
            <w:r w:rsidR="00F76D08">
              <w:rPr>
                <w:noProof/>
                <w:webHidden/>
              </w:rPr>
              <w:fldChar w:fldCharType="begin"/>
            </w:r>
            <w:r w:rsidR="00F76D08">
              <w:rPr>
                <w:noProof/>
                <w:webHidden/>
              </w:rPr>
              <w:instrText xml:space="preserve"> PAGEREF _Toc48767210 \h </w:instrText>
            </w:r>
            <w:r w:rsidR="00F76D08">
              <w:rPr>
                <w:noProof/>
                <w:webHidden/>
              </w:rPr>
            </w:r>
            <w:r w:rsidR="00F76D08">
              <w:rPr>
                <w:noProof/>
                <w:webHidden/>
              </w:rPr>
              <w:fldChar w:fldCharType="separate"/>
            </w:r>
            <w:r w:rsidR="00FC4096">
              <w:rPr>
                <w:noProof/>
                <w:webHidden/>
              </w:rPr>
              <w:t>5</w:t>
            </w:r>
            <w:r w:rsidR="00F76D08">
              <w:rPr>
                <w:noProof/>
                <w:webHidden/>
              </w:rPr>
              <w:fldChar w:fldCharType="end"/>
            </w:r>
          </w:hyperlink>
        </w:p>
        <w:p w14:paraId="11B64AF6" w14:textId="4BD7CAF0" w:rsidR="00F76D08" w:rsidRDefault="009F2808">
          <w:pPr>
            <w:pStyle w:val="TOC2"/>
            <w:tabs>
              <w:tab w:val="right" w:leader="dot" w:pos="9016"/>
            </w:tabs>
            <w:rPr>
              <w:noProof/>
            </w:rPr>
          </w:pPr>
          <w:hyperlink w:anchor="_Toc48767211" w:history="1">
            <w:r w:rsidR="00F76D08" w:rsidRPr="00D00279">
              <w:rPr>
                <w:rStyle w:val="Hyperlink"/>
                <w:noProof/>
              </w:rPr>
              <w:t xml:space="preserve">2.2 </w:t>
            </w:r>
            <w:r w:rsidR="007C04BA">
              <w:rPr>
                <w:rStyle w:val="Hyperlink"/>
                <w:noProof/>
              </w:rPr>
              <w:t xml:space="preserve">     </w:t>
            </w:r>
            <w:r w:rsidR="00F76D08" w:rsidRPr="00D00279">
              <w:rPr>
                <w:rStyle w:val="Hyperlink"/>
                <w:noProof/>
              </w:rPr>
              <w:t>Frameworks &amp; Javascript Frameworks</w:t>
            </w:r>
            <w:r w:rsidR="00F76D08">
              <w:rPr>
                <w:noProof/>
                <w:webHidden/>
              </w:rPr>
              <w:tab/>
            </w:r>
            <w:r w:rsidR="00F76D08">
              <w:rPr>
                <w:noProof/>
                <w:webHidden/>
              </w:rPr>
              <w:fldChar w:fldCharType="begin"/>
            </w:r>
            <w:r w:rsidR="00F76D08">
              <w:rPr>
                <w:noProof/>
                <w:webHidden/>
              </w:rPr>
              <w:instrText xml:space="preserve"> PAGEREF _Toc48767211 \h </w:instrText>
            </w:r>
            <w:r w:rsidR="00F76D08">
              <w:rPr>
                <w:noProof/>
                <w:webHidden/>
              </w:rPr>
            </w:r>
            <w:r w:rsidR="00F76D08">
              <w:rPr>
                <w:noProof/>
                <w:webHidden/>
              </w:rPr>
              <w:fldChar w:fldCharType="separate"/>
            </w:r>
            <w:r w:rsidR="00FC4096">
              <w:rPr>
                <w:noProof/>
                <w:webHidden/>
              </w:rPr>
              <w:t>5</w:t>
            </w:r>
            <w:r w:rsidR="00F76D08">
              <w:rPr>
                <w:noProof/>
                <w:webHidden/>
              </w:rPr>
              <w:fldChar w:fldCharType="end"/>
            </w:r>
          </w:hyperlink>
        </w:p>
        <w:p w14:paraId="1966770B" w14:textId="4E98B71E" w:rsidR="00F76D08" w:rsidRDefault="009F2808">
          <w:pPr>
            <w:pStyle w:val="TOC2"/>
            <w:tabs>
              <w:tab w:val="right" w:leader="dot" w:pos="9016"/>
            </w:tabs>
            <w:rPr>
              <w:noProof/>
            </w:rPr>
          </w:pPr>
          <w:hyperlink w:anchor="_Toc48767212" w:history="1">
            <w:r w:rsidR="00F76D08" w:rsidRPr="00D00279">
              <w:rPr>
                <w:rStyle w:val="Hyperlink"/>
                <w:noProof/>
              </w:rPr>
              <w:t xml:space="preserve">2.2.2 </w:t>
            </w:r>
            <w:r w:rsidR="007C04BA">
              <w:rPr>
                <w:rStyle w:val="Hyperlink"/>
                <w:noProof/>
              </w:rPr>
              <w:t xml:space="preserve">  </w:t>
            </w:r>
            <w:r w:rsidR="00F76D08" w:rsidRPr="00D00279">
              <w:rPr>
                <w:rStyle w:val="Hyperlink"/>
                <w:noProof/>
              </w:rPr>
              <w:t>JavaScript, JavaScript Frameworks &amp; SPA frameworks</w:t>
            </w:r>
            <w:r w:rsidR="00F76D08">
              <w:rPr>
                <w:noProof/>
                <w:webHidden/>
              </w:rPr>
              <w:tab/>
            </w:r>
            <w:r w:rsidR="00F76D08">
              <w:rPr>
                <w:noProof/>
                <w:webHidden/>
              </w:rPr>
              <w:fldChar w:fldCharType="begin"/>
            </w:r>
            <w:r w:rsidR="00F76D08">
              <w:rPr>
                <w:noProof/>
                <w:webHidden/>
              </w:rPr>
              <w:instrText xml:space="preserve"> PAGEREF _Toc48767212 \h </w:instrText>
            </w:r>
            <w:r w:rsidR="00F76D08">
              <w:rPr>
                <w:noProof/>
                <w:webHidden/>
              </w:rPr>
            </w:r>
            <w:r w:rsidR="00F76D08">
              <w:rPr>
                <w:noProof/>
                <w:webHidden/>
              </w:rPr>
              <w:fldChar w:fldCharType="separate"/>
            </w:r>
            <w:r w:rsidR="00FC4096">
              <w:rPr>
                <w:noProof/>
                <w:webHidden/>
              </w:rPr>
              <w:t>6</w:t>
            </w:r>
            <w:r w:rsidR="00F76D08">
              <w:rPr>
                <w:noProof/>
                <w:webHidden/>
              </w:rPr>
              <w:fldChar w:fldCharType="end"/>
            </w:r>
          </w:hyperlink>
        </w:p>
        <w:p w14:paraId="0AF192E7" w14:textId="0323D8D8" w:rsidR="00F76D08" w:rsidRDefault="009F2808">
          <w:pPr>
            <w:pStyle w:val="TOC2"/>
            <w:tabs>
              <w:tab w:val="right" w:leader="dot" w:pos="9016"/>
            </w:tabs>
            <w:rPr>
              <w:noProof/>
            </w:rPr>
          </w:pPr>
          <w:hyperlink w:anchor="_Toc48767213" w:history="1">
            <w:r w:rsidR="00F76D08" w:rsidRPr="00D00279">
              <w:rPr>
                <w:rStyle w:val="Hyperlink"/>
                <w:noProof/>
              </w:rPr>
              <w:t xml:space="preserve">2.3 </w:t>
            </w:r>
            <w:r w:rsidR="007C04BA">
              <w:rPr>
                <w:rStyle w:val="Hyperlink"/>
                <w:noProof/>
              </w:rPr>
              <w:t xml:space="preserve">     </w:t>
            </w:r>
            <w:r w:rsidR="00F76D08" w:rsidRPr="00D00279">
              <w:rPr>
                <w:rStyle w:val="Hyperlink"/>
                <w:noProof/>
              </w:rPr>
              <w:t>Previous work</w:t>
            </w:r>
            <w:r w:rsidR="00F76D08">
              <w:rPr>
                <w:noProof/>
                <w:webHidden/>
              </w:rPr>
              <w:tab/>
            </w:r>
            <w:r w:rsidR="00F76D08">
              <w:rPr>
                <w:noProof/>
                <w:webHidden/>
              </w:rPr>
              <w:fldChar w:fldCharType="begin"/>
            </w:r>
            <w:r w:rsidR="00F76D08">
              <w:rPr>
                <w:noProof/>
                <w:webHidden/>
              </w:rPr>
              <w:instrText xml:space="preserve"> PAGEREF _Toc48767213 \h </w:instrText>
            </w:r>
            <w:r w:rsidR="00F76D08">
              <w:rPr>
                <w:noProof/>
                <w:webHidden/>
              </w:rPr>
            </w:r>
            <w:r w:rsidR="00F76D08">
              <w:rPr>
                <w:noProof/>
                <w:webHidden/>
              </w:rPr>
              <w:fldChar w:fldCharType="separate"/>
            </w:r>
            <w:r w:rsidR="00FC4096">
              <w:rPr>
                <w:noProof/>
                <w:webHidden/>
              </w:rPr>
              <w:t>7</w:t>
            </w:r>
            <w:r w:rsidR="00F76D08">
              <w:rPr>
                <w:noProof/>
                <w:webHidden/>
              </w:rPr>
              <w:fldChar w:fldCharType="end"/>
            </w:r>
          </w:hyperlink>
        </w:p>
        <w:p w14:paraId="23E5D958" w14:textId="4FE5CEEB" w:rsidR="00F76D08" w:rsidRDefault="00F76D08">
          <w:r>
            <w:rPr>
              <w:b/>
              <w:bCs/>
              <w:noProof/>
            </w:rPr>
            <w:fldChar w:fldCharType="end"/>
          </w:r>
        </w:p>
      </w:sdtContent>
    </w:sdt>
    <w:p w14:paraId="6B93493A" w14:textId="5588584F" w:rsidR="00F76D08" w:rsidRDefault="007C04BA" w:rsidP="007C04BA">
      <w:pPr>
        <w:pStyle w:val="Heading1"/>
        <w:tabs>
          <w:tab w:val="left" w:pos="2605"/>
        </w:tabs>
        <w:rPr>
          <w:lang w:val="en-US"/>
        </w:rPr>
      </w:pPr>
      <w:r>
        <w:rPr>
          <w:lang w:val="en-US"/>
        </w:rPr>
        <w:tab/>
      </w:r>
    </w:p>
    <w:p w14:paraId="5521093E" w14:textId="2BEA1CA2" w:rsidR="00F76D08" w:rsidRDefault="00F76D08">
      <w:pPr>
        <w:spacing w:after="160" w:line="259" w:lineRule="auto"/>
        <w:jc w:val="left"/>
        <w:rPr>
          <w:rFonts w:eastAsiaTheme="majorEastAsia" w:cstheme="majorBidi"/>
          <w:b/>
          <w:caps/>
          <w:color w:val="000000" w:themeColor="text1"/>
          <w:sz w:val="30"/>
          <w:szCs w:val="32"/>
          <w:lang w:val="en-US"/>
        </w:rPr>
      </w:pPr>
      <w:r>
        <w:rPr>
          <w:lang w:val="en-US"/>
        </w:rPr>
        <w:br w:type="page"/>
      </w:r>
    </w:p>
    <w:p w14:paraId="2E336CF2" w14:textId="0C6D3899" w:rsidR="00E71296" w:rsidRDefault="00193427" w:rsidP="00A765E9">
      <w:pPr>
        <w:pStyle w:val="Heading1"/>
        <w:rPr>
          <w:lang w:val="en-US"/>
        </w:rPr>
      </w:pPr>
      <w:bookmarkStart w:id="0" w:name="_Toc48767201"/>
      <w:r>
        <w:rPr>
          <w:lang w:val="en-US"/>
        </w:rPr>
        <w:lastRenderedPageBreak/>
        <w:t xml:space="preserve">CHAPTER 1: </w:t>
      </w:r>
      <w:r w:rsidR="00762DB4">
        <w:rPr>
          <w:lang w:val="en-US"/>
        </w:rPr>
        <w:t>Introduction</w:t>
      </w:r>
      <w:bookmarkEnd w:id="0"/>
    </w:p>
    <w:p w14:paraId="16CCB7DE" w14:textId="0D308E23" w:rsidR="00C9173C" w:rsidRDefault="000F3CB4" w:rsidP="00B05FB4">
      <w:pPr>
        <w:rPr>
          <w:lang w:val="en-US"/>
        </w:rPr>
      </w:pPr>
      <w:r>
        <w:rPr>
          <w:lang w:val="en-US"/>
        </w:rPr>
        <w:t xml:space="preserve">Undoubtedly the use of the internet is growing day by day because it is available for cheaper these days and easily available. With the increase in </w:t>
      </w:r>
      <w:r w:rsidR="00CA2471">
        <w:rPr>
          <w:lang w:val="en-US"/>
        </w:rPr>
        <w:t xml:space="preserve">the </w:t>
      </w:r>
      <w:r>
        <w:rPr>
          <w:lang w:val="en-US"/>
        </w:rPr>
        <w:t xml:space="preserve">use of </w:t>
      </w:r>
      <w:r w:rsidR="00A935BB">
        <w:rPr>
          <w:lang w:val="en-US"/>
        </w:rPr>
        <w:t xml:space="preserve">the </w:t>
      </w:r>
      <w:r>
        <w:rPr>
          <w:lang w:val="en-US"/>
        </w:rPr>
        <w:t>internet the importance and use of websites have also increased.</w:t>
      </w:r>
      <w:r w:rsidR="00112E62">
        <w:rPr>
          <w:lang w:val="en-US"/>
        </w:rPr>
        <w:t xml:space="preserve"> </w:t>
      </w:r>
      <w:r w:rsidR="00445616" w:rsidRPr="009138DE">
        <w:rPr>
          <w:rStyle w:val="SubtitleChar"/>
        </w:rPr>
        <w:fldChar w:fldCharType="begin" w:fldLock="1"/>
      </w:r>
      <w:r w:rsidR="00B05FB4">
        <w:rPr>
          <w:rStyle w:val="SubtitleChar"/>
        </w:rPr>
        <w:instrText>ADDIN CSL_CITATION {"citationItems":[{"id":"ITEM-1","itemData":{"DOI":"10.1109/COMITCon.2019.8862226","ISBN":"9781728102115","abstract":"Evaluating the growth of information transmission on online social network is a composite effort because of immense number of users and their friendship. This scope to outspread records rapidly has brought about excessive expectations for telling people about something and viral campaigns in online social networks. In this work, an SIR model is formulated on social networks which include growth of internet users', social users', mobile users' and mobile social users'. This model is reduced to a system of three ordinary differential equations for Social Networks. The work shows the study for parametric values estimated according to literature. Numerical results showed the unstable dynamic behavior of the social network.","author":[{"dropping-particle":"","family":"Khurana","given":"Pooja","non-dropping-particle":"","parse-names":false,"suffix":""},{"dropping-particle":"","family":"Kumar","given":"Deepak","non-dropping-particle":"","parse-names":false,"suffix":""}],"container-title":"Proceedings of the International Conference on Machine Learning, Big Data, Cloud and Parallel Computing: Trends, Prespectives and Prospects, COMITCon 2019","id":"ITEM-1","issued":{"date-parts":[["2019"]]},"page":"564-567","publisher":"IEEE","title":"Growth Analysis of Social, Mobile and Mobile Social Users through Internet","type":"article-journal"},"uris":["http://www.mendeley.com/documents/?uuid=58c01c5a-2aad-4a23-99b5-a653d6581e38"]}],"mendeley":{"formattedCitation":"(Khurana and Kumar, 2019)","plainTextFormattedCitation":"(Khurana and Kumar, 2019)","previouslyFormattedCitation":"(Khurana and Kumar, 2019)"},"properties":{"noteIndex":0},"schema":"https://github.com/citation-style-language/schema/raw/master/csl-citation.json"}</w:instrText>
      </w:r>
      <w:r w:rsidR="00445616" w:rsidRPr="009138DE">
        <w:rPr>
          <w:rStyle w:val="SubtitleChar"/>
        </w:rPr>
        <w:fldChar w:fldCharType="separate"/>
      </w:r>
      <w:r w:rsidR="00445616" w:rsidRPr="009138DE">
        <w:rPr>
          <w:rStyle w:val="SubtitleChar"/>
          <w:noProof/>
        </w:rPr>
        <w:t>(Khurana and Kumar, 2019)</w:t>
      </w:r>
      <w:r w:rsidR="00445616" w:rsidRPr="009138DE">
        <w:rPr>
          <w:rStyle w:val="SubtitleChar"/>
        </w:rPr>
        <w:fldChar w:fldCharType="end"/>
      </w:r>
      <w:r w:rsidR="00836BE9">
        <w:rPr>
          <w:lang w:val="en-US"/>
        </w:rPr>
        <w:t xml:space="preserve"> Smallest to smallest information is also available on the internet and websites are the only sources of that information.</w:t>
      </w:r>
      <w:r w:rsidR="001F06EB">
        <w:rPr>
          <w:lang w:val="en-US"/>
        </w:rPr>
        <w:t xml:space="preserve"> Organizations and companies are hugely relied on the web to deliver their products and services to the customers and they have succeeded.</w:t>
      </w:r>
      <w:r w:rsidR="00112E62">
        <w:rPr>
          <w:lang w:val="en-US"/>
        </w:rPr>
        <w:t xml:space="preserve"> </w:t>
      </w:r>
      <w:r w:rsidR="00B05FB4" w:rsidRPr="00B05FB4">
        <w:rPr>
          <w:rStyle w:val="SubtitleChar"/>
        </w:rPr>
        <w:fldChar w:fldCharType="begin" w:fldLock="1"/>
      </w:r>
      <w:r w:rsidR="00BD6C8C">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B05FB4" w:rsidRPr="00B05FB4">
        <w:rPr>
          <w:rStyle w:val="SubtitleChar"/>
        </w:rPr>
        <w:fldChar w:fldCharType="separate"/>
      </w:r>
      <w:r w:rsidR="00B05FB4" w:rsidRPr="00B05FB4">
        <w:rPr>
          <w:rStyle w:val="SubtitleChar"/>
          <w:noProof/>
        </w:rPr>
        <w:t>(Lawrence, 2017)</w:t>
      </w:r>
      <w:r w:rsidR="00B05FB4" w:rsidRPr="00B05FB4">
        <w:rPr>
          <w:rStyle w:val="SubtitleChar"/>
        </w:rPr>
        <w:fldChar w:fldCharType="end"/>
      </w:r>
      <w:r w:rsidR="00836BE9">
        <w:rPr>
          <w:lang w:val="en-US"/>
        </w:rPr>
        <w:t xml:space="preserve"> </w:t>
      </w:r>
      <w:r w:rsidR="00E964E3">
        <w:rPr>
          <w:lang w:val="en-US"/>
        </w:rPr>
        <w:t xml:space="preserve">Not just this but the technologies available for building the websites are also evolving. The technologies used for building websites include HTML, JavaScript, CSS, etc. </w:t>
      </w:r>
      <w:r w:rsidR="00C9173C">
        <w:rPr>
          <w:lang w:val="en-US"/>
        </w:rPr>
        <w:t xml:space="preserve">But to full fill, the current market needs the traditional approach to build websites that are not considered good enough in terms of its efficiency, performance, </w:t>
      </w:r>
      <w:proofErr w:type="spellStart"/>
      <w:r w:rsidR="00C9173C">
        <w:rPr>
          <w:lang w:val="en-US"/>
        </w:rPr>
        <w:t>etc</w:t>
      </w:r>
      <w:proofErr w:type="spellEnd"/>
      <w:r w:rsidR="00BD6C8C" w:rsidRPr="00BD6C8C">
        <w:rPr>
          <w:rStyle w:val="SubtitleChar"/>
        </w:rPr>
        <w:fldChar w:fldCharType="begin" w:fldLock="1"/>
      </w:r>
      <w:r w:rsidR="00BD6C8C">
        <w:rPr>
          <w:rStyle w:val="SubtitleChar"/>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id":"ITEM-2","itemData":{"DOI":"10.1109/NWeSP.2008.34","ISBN":"9780769534558","abstract":"Web applications are suffering from poor interactivity and responsiveness towards end users since the conventional browser-based Web applications follow a request-wait response-wait pattern. This pattern leads to high network latency, interface complexity and slow server responsiveness which impair the user experience, decrease customer satisfaction, cut down the number of visits, and, ultimately, reduce revenue to e-businesses. AJAX (Asynchronous JavaScript and XML) is a standardsbased programming technique designed to make Webbased applications more responsive, interactive, and customizable. It is becoming increasingly important to reengineer the traditional web project with AJAX. In this paper, we present a common process to reengineer the traditional web project with AJAX and develop a tool to do the work swiftly, automatically and efficiently. Compared to reengineer a traditional web site with AJAX of medium size, our method will save about 90% workload. This is not only useful for the project manager but also beneficial to the customers. © 2008 IEEE.","author":[{"dropping-particle":"","family":"Wang","given":"Qingling","non-dropping-particle":"","parse-names":false,"suffix":""},{"dropping-particle":"","family":"Liu","given":"Qin","non-dropping-particle":"","parse-names":false,"suffix":""},{"dropping-particle":"","family":"Li","given":"Na","non-dropping-particle":"","parse-names":false,"suffix":""},{"dropping-particle":"","family":"Liu","given":"Yan","non-dropping-particle":"","parse-names":false,"suffix":""}],"container-title":"Proceedings - International Conference on Next Generation Web Services Practices, NWeSP 2008","id":"ITEM-2","issued":{"date-parts":[["2008"]]},"page":"185-190","title":"An automatic approach to reengineering common website with AJAX","type":"article-journal"},"uris":["http://www.mendeley.com/documents/?uuid=5d0a40d1-0d7b-43ba-83e1-b8a7c9d38a05"]}],"mendeley":{"formattedCitation":"(Mesbah and Deursen, 2007; Wang &lt;i&gt;et al.&lt;/i&gt;, 2008)","plainTextFormattedCitation":"(Mesbah and Deursen, 2007; Wang et al., 2008)","previouslyFormattedCitation":"(Mesbah and Deursen, 2007; Wang &lt;i&gt;et al.&lt;/i&gt;, 2008)"},"properties":{"noteIndex":0},"schema":"https://github.com/citation-style-language/schema/raw/master/csl-citation.json"}</w:instrText>
      </w:r>
      <w:r w:rsidR="00BD6C8C" w:rsidRPr="00BD6C8C">
        <w:rPr>
          <w:rStyle w:val="SubtitleChar"/>
        </w:rPr>
        <w:fldChar w:fldCharType="separate"/>
      </w:r>
      <w:r w:rsidR="00BD6C8C" w:rsidRPr="00BD6C8C">
        <w:rPr>
          <w:rStyle w:val="SubtitleChar"/>
          <w:noProof/>
        </w:rPr>
        <w:t>(Mesbah and Deursen, 2007; Wang et al., 2008)</w:t>
      </w:r>
      <w:r w:rsidR="00BD6C8C" w:rsidRPr="00BD6C8C">
        <w:rPr>
          <w:rStyle w:val="SubtitleChar"/>
        </w:rPr>
        <w:fldChar w:fldCharType="end"/>
      </w:r>
      <w:r w:rsidR="00C9173C">
        <w:rPr>
          <w:lang w:val="en-US"/>
        </w:rPr>
        <w:t xml:space="preserve">. </w:t>
      </w:r>
      <w:proofErr w:type="gramStart"/>
      <w:r w:rsidR="00C9173C">
        <w:rPr>
          <w:lang w:val="en-US"/>
        </w:rPr>
        <w:t>So</w:t>
      </w:r>
      <w:proofErr w:type="gramEnd"/>
      <w:r w:rsidR="00C9173C">
        <w:rPr>
          <w:lang w:val="en-US"/>
        </w:rPr>
        <w:t xml:space="preserve"> to overcome this the new approach of </w:t>
      </w:r>
      <w:r w:rsidR="00603606">
        <w:rPr>
          <w:lang w:val="en-US"/>
        </w:rPr>
        <w:t xml:space="preserve">the </w:t>
      </w:r>
      <w:r w:rsidR="00C9173C">
        <w:rPr>
          <w:lang w:val="en-US"/>
        </w:rPr>
        <w:t>web</w:t>
      </w:r>
      <w:r w:rsidR="00603606">
        <w:rPr>
          <w:lang w:val="en-US"/>
        </w:rPr>
        <w:t xml:space="preserve"> </w:t>
      </w:r>
      <w:r w:rsidR="00C9173C">
        <w:rPr>
          <w:lang w:val="en-US"/>
        </w:rPr>
        <w:t>has evolved. This approach is called Single Page Applications</w:t>
      </w:r>
      <w:r w:rsidR="00BD6C8C" w:rsidRPr="00BD6C8C">
        <w:rPr>
          <w:rStyle w:val="SubtitleChar"/>
        </w:rPr>
        <w:fldChar w:fldCharType="begin" w:fldLock="1"/>
      </w:r>
      <w:r w:rsidR="00BD6C8C">
        <w:rPr>
          <w:rStyle w:val="SubtitleChar"/>
        </w:rPr>
        <w:instrText>ADDIN CSL_CITATION {"citationItems":[{"id":"ITEM-1","itemData":{"abstract":"This degree project is a scientific study where the focus is to formulate a method of how to compare Single-Page Application (SPA) frameworks written in JavaScript. To solve the problem, an abstraction of SPA frameworks is required. This abstraction is completed using a criteria-based approach. Criteria are collected from literature and interviews with experienced developers. Every criterion is defined and has a set of questions evaluating it. In addition to the abstraction concepts are extracted from other comparative methods, such as performance testing and code comparison. The method is evolved into two separate parts, a theoretical and a practical. Finally, the method is tested on three different frameworks, AngularJS, Angular 2 and React, by implementing a prototype for each framework. From this prototype, code comparison and performance tests are conducted and evaluated. According to the method, AngularJS is suggested to be the best choice. However, the majority of the results from the theoretical part were more or less identical whereas practical part showed more differences. For future reference, this method could be evaluated to other comparative methods or be extended with more criteria and questions. ","author":[{"dropping-particle":"","family":"Molin","given":"Eric","non-dropping-particle":"","parse-names":false,"suffix":""}],"container-title":"Degree Project Computer Science and Engineering","id":"ITEM-1","issued":{"date-parts":[["2016"]]},"title":"Comparison of Single-Page Application Frameworks: A method of how to compare Single-Page Application frameworks written in JavaScript.","type":"article-journal"},"uris":["http://www.mendeley.com/documents/?uuid=06aa78bf-c04c-471b-a477-af07ce52620c"]}],"mendeley":{"formattedCitation":"(Molin, 2016)","plainTextFormattedCitation":"(Molin, 2016)","previouslyFormattedCitation":"(Molin, 2016)"},"properties":{"noteIndex":0},"schema":"https://github.com/citation-style-language/schema/raw/master/csl-citation.json"}</w:instrText>
      </w:r>
      <w:r w:rsidR="00BD6C8C" w:rsidRPr="00BD6C8C">
        <w:rPr>
          <w:rStyle w:val="SubtitleChar"/>
        </w:rPr>
        <w:fldChar w:fldCharType="separate"/>
      </w:r>
      <w:r w:rsidR="00BD6C8C" w:rsidRPr="00BD6C8C">
        <w:rPr>
          <w:rStyle w:val="SubtitleChar"/>
          <w:noProof/>
        </w:rPr>
        <w:t>(Molin, 2016)</w:t>
      </w:r>
      <w:r w:rsidR="00BD6C8C" w:rsidRPr="00BD6C8C">
        <w:rPr>
          <w:rStyle w:val="SubtitleChar"/>
        </w:rPr>
        <w:fldChar w:fldCharType="end"/>
      </w:r>
      <w:r w:rsidR="00C9173C">
        <w:rPr>
          <w:lang w:val="en-US"/>
        </w:rPr>
        <w:t>. Using this approach building websites has become much easier not just that but websites have become more responsive and efficient and resource savings.</w:t>
      </w:r>
    </w:p>
    <w:p w14:paraId="03A9A40C" w14:textId="192F3D10" w:rsidR="001F4F88" w:rsidRDefault="00C9173C" w:rsidP="001F4F88">
      <w:pPr>
        <w:pStyle w:val="Heading2"/>
        <w:numPr>
          <w:ilvl w:val="1"/>
          <w:numId w:val="2"/>
        </w:numPr>
        <w:rPr>
          <w:lang w:val="en-US"/>
        </w:rPr>
      </w:pPr>
      <w:bookmarkStart w:id="1" w:name="_Toc48767202"/>
      <w:r>
        <w:rPr>
          <w:lang w:val="en-US"/>
        </w:rPr>
        <w:t>Conventional Approach</w:t>
      </w:r>
      <w:bookmarkEnd w:id="1"/>
    </w:p>
    <w:p w14:paraId="768BCD6D" w14:textId="3E39B56A" w:rsidR="001F4F88" w:rsidRDefault="001F4F88" w:rsidP="001F4F88">
      <w:pPr>
        <w:rPr>
          <w:lang w:val="en-US"/>
        </w:rPr>
      </w:pPr>
      <w:r>
        <w:rPr>
          <w:lang w:val="en-US"/>
        </w:rPr>
        <w:t xml:space="preserve">As discussed above the websites built in older times were not so advanced. Most of the websites were built using server-side rendering technology. In the server-side rendering, all the data that needs to be shown on the browser was already fed to the HTML page and that page is sent to the client-side. </w:t>
      </w:r>
      <w:proofErr w:type="gramStart"/>
      <w:r>
        <w:rPr>
          <w:lang w:val="en-US"/>
        </w:rPr>
        <w:t>So</w:t>
      </w:r>
      <w:proofErr w:type="gramEnd"/>
      <w:r>
        <w:rPr>
          <w:lang w:val="en-US"/>
        </w:rPr>
        <w:t xml:space="preserve"> all the content will be visible in one go at the browser. </w:t>
      </w:r>
      <w:proofErr w:type="gramStart"/>
      <w:r>
        <w:rPr>
          <w:lang w:val="en-US"/>
        </w:rPr>
        <w:t>So</w:t>
      </w:r>
      <w:proofErr w:type="gramEnd"/>
      <w:r>
        <w:rPr>
          <w:lang w:val="en-US"/>
        </w:rPr>
        <w:t xml:space="preserve"> if the size of the webpage is large it would take significant time on the browser to display the content. </w:t>
      </w:r>
      <w:proofErr w:type="gramStart"/>
      <w:r>
        <w:rPr>
          <w:lang w:val="en-US"/>
        </w:rPr>
        <w:t>Also</w:t>
      </w:r>
      <w:proofErr w:type="gramEnd"/>
      <w:r>
        <w:rPr>
          <w:lang w:val="en-US"/>
        </w:rPr>
        <w:t xml:space="preserve"> if one has to update only the specific part on the webpage, the whole page has to reload, which means all the data will again be fetched from the server and displayed on the browser. But it has a major disadvantage that even the updated data will also be downloaded again with the static data and that is wastage of resources. Static data like headers, footers logo, </w:t>
      </w:r>
      <w:proofErr w:type="spellStart"/>
      <w:r>
        <w:rPr>
          <w:lang w:val="en-US"/>
        </w:rPr>
        <w:t>etc</w:t>
      </w:r>
      <w:proofErr w:type="spellEnd"/>
      <w:r>
        <w:rPr>
          <w:lang w:val="en-US"/>
        </w:rPr>
        <w:t xml:space="preserve"> doesn't need to be downloaded again.</w:t>
      </w:r>
      <w:r w:rsidR="00911DB3">
        <w:rPr>
          <w:lang w:val="en-US"/>
        </w:rPr>
        <w:t xml:space="preserve"> This increases network latency and interface</w:t>
      </w:r>
      <w:r w:rsidR="0006506D">
        <w:rPr>
          <w:lang w:val="en-US"/>
        </w:rPr>
        <w:t>s</w:t>
      </w:r>
      <w:r w:rsidR="00911DB3">
        <w:rPr>
          <w:lang w:val="en-US"/>
        </w:rPr>
        <w:t xml:space="preserve"> complexity.</w:t>
      </w:r>
      <w:r w:rsidR="0006506D">
        <w:rPr>
          <w:lang w:val="en-US"/>
        </w:rPr>
        <w:t xml:space="preserve"> This pattern is also called the request-wait pattern.</w:t>
      </w:r>
      <w:r w:rsidR="00112E62">
        <w:rPr>
          <w:lang w:val="en-US"/>
        </w:rPr>
        <w:t xml:space="preserve"> </w:t>
      </w:r>
      <w:r w:rsidR="00BD6C8C" w:rsidRPr="00BD6C8C">
        <w:rPr>
          <w:rStyle w:val="SubtitleChar"/>
        </w:rPr>
        <w:fldChar w:fldCharType="begin" w:fldLock="1"/>
      </w:r>
      <w:r w:rsidR="00F81E56">
        <w:rPr>
          <w:rStyle w:val="SubtitleChar"/>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id":"ITEM-2","itemData":{"DOI":"10.1109/NWeSP.2008.34","ISBN":"9780769534558","abstract":"Web applications are suffering from poor interactivity and responsiveness towards end users since the conventional browser-based Web applications follow a request-wait response-wait pattern. This pattern leads to high network latency, interface complexity and slow server responsiveness which impair the user experience, decrease customer satisfaction, cut down the number of visits, and, ultimately, reduce revenue to e-businesses. AJAX (Asynchronous JavaScript and XML) is a standardsbased programming technique designed to make Webbased applications more responsive, interactive, and customizable. It is becoming increasingly important to reengineer the traditional web project with AJAX. In this paper, we present a common process to reengineer the traditional web project with AJAX and develop a tool to do the work swiftly, automatically and efficiently. Compared to reengineer a traditional web site with AJAX of medium size, our method will save about 90% workload. This is not only useful for the project manager but also beneficial to the customers. © 2008 IEEE.","author":[{"dropping-particle":"","family":"Wang","given":"Qingling","non-dropping-particle":"","parse-names":false,"suffix":""},{"dropping-particle":"","family":"Liu","given":"Qin","non-dropping-particle":"","parse-names":false,"suffix":""},{"dropping-particle":"","family":"Li","given":"Na","non-dropping-particle":"","parse-names":false,"suffix":""},{"dropping-particle":"","family":"Liu","given":"Yan","non-dropping-particle":"","parse-names":false,"suffix":""}],"container-title":"Proceedings - International Conference on Next Generation Web Services Practices, NWeSP 2008","id":"ITEM-2","issued":{"date-parts":[["2008"]]},"page":"185-190","title":"An automatic approach to reengineering common website with AJAX","type":"article-journal"},"uris":["http://www.mendeley.com/documents/?uuid=5d0a40d1-0d7b-43ba-83e1-b8a7c9d38a05"]}],"mendeley":{"formattedCitation":"(Mesbah and Deursen, 2007; Wang &lt;i&gt;et al.&lt;/i&gt;, 2008)","plainTextFormattedCitation":"(Mesbah and Deursen, 2007; Wang et al., 2008)","previouslyFormattedCitation":"(Mesbah and Deursen, 2007; Wang &lt;i&gt;et al.&lt;/i&gt;, 2008)"},"properties":{"noteIndex":0},"schema":"https://github.com/citation-style-language/schema/raw/master/csl-citation.json"}</w:instrText>
      </w:r>
      <w:r w:rsidR="00BD6C8C" w:rsidRPr="00BD6C8C">
        <w:rPr>
          <w:rStyle w:val="SubtitleChar"/>
        </w:rPr>
        <w:fldChar w:fldCharType="separate"/>
      </w:r>
      <w:r w:rsidR="00BD6C8C" w:rsidRPr="00BD6C8C">
        <w:rPr>
          <w:rStyle w:val="SubtitleChar"/>
          <w:noProof/>
        </w:rPr>
        <w:t>(Mesbah and Deursen, 2007; Wang et al., 2008)</w:t>
      </w:r>
      <w:r w:rsidR="00BD6C8C" w:rsidRPr="00BD6C8C">
        <w:rPr>
          <w:rStyle w:val="SubtitleChar"/>
        </w:rPr>
        <w:fldChar w:fldCharType="end"/>
      </w:r>
    </w:p>
    <w:p w14:paraId="323BC4AE" w14:textId="352EEC45" w:rsidR="001F4F88" w:rsidRDefault="001F4F88" w:rsidP="001F4F88">
      <w:pPr>
        <w:rPr>
          <w:lang w:val="en-US"/>
        </w:rPr>
      </w:pPr>
      <w:r>
        <w:rPr>
          <w:lang w:val="en-US"/>
        </w:rPr>
        <w:t>Also, while writing the code, code repetition should be avoided as much as possible. But in the older approach, the content which should be displayed on all the pages has to be written separately which is bad practice.</w:t>
      </w:r>
      <w:r w:rsidR="00B34DD5">
        <w:rPr>
          <w:lang w:val="en-US"/>
        </w:rPr>
        <w:t xml:space="preserve"> </w:t>
      </w:r>
      <w:r w:rsidR="00F81E56" w:rsidRPr="00F81E56">
        <w:rPr>
          <w:rStyle w:val="SubtitleChar"/>
        </w:rPr>
        <w:fldChar w:fldCharType="begin" w:fldLock="1"/>
      </w:r>
      <w:r w:rsidR="00EF04F7">
        <w:rPr>
          <w:rStyle w:val="SubtitleChar"/>
        </w:rPr>
        <w:instrText>ADDIN CSL_CITATION {"citationItems":[{"id":"ITEM-1","itemData":{"DOI":"10.1109/FIE.2014.7044055","ISBN":"9781479939220","ISSN":"15394565","abstract":"Using the Scratch environment as a tool to teach programming skills or develop computational thinking is increasingly common in all levels of education, well-documented case studies from primary school to university can be found. However, there are reports that indicate that students learning to program in this environment show certain habits that are contrary to the basic programming recommendations. In our work as instructors with high school students, we have detected these and other bad practices, such as the repetition of code and object naming, on a regular basis. This paper focuses on verifying whether these issues can generally be found in the Scratch community, by analyzing a large number of projects available on the Scratch community website. To test this hypothesis, we downloaded 100 projects and analyzed them with two plug-ins we developed to automatically detect these bad practices. The plug-ins extend the functionality of the Hairball tool, a static code analyzer for Scratch projects. The results obtained show that, in general, projects in the repository also incur in the investigated malpractices. Along with suggestions for future work, some ideas that might assist to address such situations are proposed in the conclusions of the paper.","author":[{"dropping-particle":"","family":"Moreno","given":"Jesús","non-dropping-particle":"","parse-names":false,"suffix":""},{"dropping-particle":"","family":"Robles","given":"Gregorio","non-dropping-particle":"","parse-names":false,"suffix":""}],"container-title":"Proceedings - Frontiers in Education Conference, FIE","id":"ITEM-1","issue":"February","issued":{"date-parts":[["2015"]]},"page":"23-26","publisher":"IEEE","title":"Automatic detection of bad programming habits in scratch: A preliminary study","type":"article-journal","volume":"2015-Febru"},"uris":["http://www.mendeley.com/documents/?uuid=d27fe1a1-391e-4427-b849-2300e4a7a51f"]}],"mendeley":{"formattedCitation":"(Moreno and Robles, 2015)","plainTextFormattedCitation":"(Moreno and Robles, 2015)","previouslyFormattedCitation":"(Moreno and Robles, 2015)"},"properties":{"noteIndex":0},"schema":"https://github.com/citation-style-language/schema/raw/master/csl-citation.json"}</w:instrText>
      </w:r>
      <w:r w:rsidR="00F81E56" w:rsidRPr="00F81E56">
        <w:rPr>
          <w:rStyle w:val="SubtitleChar"/>
        </w:rPr>
        <w:fldChar w:fldCharType="separate"/>
      </w:r>
      <w:r w:rsidR="00F81E56" w:rsidRPr="00F81E56">
        <w:rPr>
          <w:rStyle w:val="SubtitleChar"/>
          <w:noProof/>
        </w:rPr>
        <w:t>(Moreno and Robles, 2015)</w:t>
      </w:r>
      <w:r w:rsidR="00F81E56" w:rsidRPr="00F81E56">
        <w:rPr>
          <w:rStyle w:val="SubtitleChar"/>
        </w:rPr>
        <w:fldChar w:fldCharType="end"/>
      </w:r>
      <w:r>
        <w:rPr>
          <w:lang w:val="en-US"/>
        </w:rPr>
        <w:t xml:space="preserve"> To overcome issues </w:t>
      </w:r>
      <w:r w:rsidR="00575164">
        <w:rPr>
          <w:lang w:val="en-US"/>
        </w:rPr>
        <w:t>of Reloading the entire page on every interaction</w:t>
      </w:r>
      <w:r>
        <w:rPr>
          <w:lang w:val="en-US"/>
        </w:rPr>
        <w:t>,</w:t>
      </w:r>
      <w:r w:rsidR="00575164">
        <w:rPr>
          <w:lang w:val="en-US"/>
        </w:rPr>
        <w:t xml:space="preserve"> wastage of resources, increased loading time</w:t>
      </w:r>
      <w:r w:rsidR="000B39CA">
        <w:rPr>
          <w:lang w:val="en-US"/>
        </w:rPr>
        <w:t>, responsiveness, catching capabilities</w:t>
      </w:r>
      <w:r w:rsidR="004A27A4">
        <w:rPr>
          <w:lang w:val="en-US"/>
        </w:rPr>
        <w:t xml:space="preserve">, debugging in </w:t>
      </w:r>
      <w:r w:rsidR="00DC1594">
        <w:rPr>
          <w:lang w:val="en-US"/>
        </w:rPr>
        <w:t xml:space="preserve">the </w:t>
      </w:r>
      <w:r w:rsidR="004A27A4">
        <w:rPr>
          <w:lang w:val="en-US"/>
        </w:rPr>
        <w:t>browser</w:t>
      </w:r>
      <w:r w:rsidR="00DC1594">
        <w:rPr>
          <w:lang w:val="en-US"/>
        </w:rPr>
        <w:t>,</w:t>
      </w:r>
      <w:r w:rsidR="004A27A4">
        <w:rPr>
          <w:lang w:val="en-US"/>
        </w:rPr>
        <w:t xml:space="preserve"> etc.</w:t>
      </w:r>
      <w:r>
        <w:rPr>
          <w:lang w:val="en-US"/>
        </w:rPr>
        <w:t xml:space="preserve"> new technologies were introduced called a single page application SPA.</w:t>
      </w:r>
    </w:p>
    <w:p w14:paraId="592F0A6D" w14:textId="0D4621FB" w:rsidR="00B73C28" w:rsidRDefault="00B73C28" w:rsidP="00B65254">
      <w:pPr>
        <w:pStyle w:val="Heading2"/>
        <w:numPr>
          <w:ilvl w:val="1"/>
          <w:numId w:val="2"/>
        </w:numPr>
        <w:rPr>
          <w:lang w:val="en-US"/>
        </w:rPr>
      </w:pPr>
      <w:bookmarkStart w:id="2" w:name="_Toc48767203"/>
      <w:r>
        <w:rPr>
          <w:lang w:val="en-US"/>
        </w:rPr>
        <w:t>Single Page Applications</w:t>
      </w:r>
      <w:r w:rsidR="0006506D">
        <w:rPr>
          <w:lang w:val="en-US"/>
        </w:rPr>
        <w:t xml:space="preserve"> &amp;</w:t>
      </w:r>
      <w:r w:rsidR="00842FD2">
        <w:rPr>
          <w:lang w:val="en-US"/>
        </w:rPr>
        <w:t xml:space="preserve"> AJAX</w:t>
      </w:r>
      <w:bookmarkEnd w:id="2"/>
    </w:p>
    <w:p w14:paraId="1710A0B2" w14:textId="6A185EC9" w:rsidR="00B65254" w:rsidRDefault="00986E65" w:rsidP="00B65254">
      <w:pPr>
        <w:rPr>
          <w:lang w:val="en-US"/>
        </w:rPr>
      </w:pPr>
      <w:r>
        <w:rPr>
          <w:lang w:val="en-US"/>
        </w:rPr>
        <w:t>Single-page applications are composed of several different independent components that can be updated or replaced dynamically</w:t>
      </w:r>
      <w:r w:rsidR="00C72CB3">
        <w:rPr>
          <w:lang w:val="en-US"/>
        </w:rPr>
        <w:t xml:space="preserve"> so that the enter web page is not required to reload on every interaction of </w:t>
      </w:r>
      <w:r w:rsidR="00DC0394">
        <w:rPr>
          <w:lang w:val="en-US"/>
        </w:rPr>
        <w:t xml:space="preserve">the </w:t>
      </w:r>
      <w:r w:rsidR="00C72CB3">
        <w:rPr>
          <w:lang w:val="en-US"/>
        </w:rPr>
        <w:t>user with the webpage</w:t>
      </w:r>
      <w:r>
        <w:rPr>
          <w:lang w:val="en-US"/>
        </w:rPr>
        <w:t>.</w:t>
      </w:r>
      <w:r w:rsidR="009501D4">
        <w:rPr>
          <w:lang w:val="en-US"/>
        </w:rPr>
        <w:t xml:space="preserve"> </w:t>
      </w:r>
      <w:r w:rsidR="00DC0394">
        <w:rPr>
          <w:lang w:val="en-US"/>
        </w:rPr>
        <w:t xml:space="preserve">Sing page application runs inside the browser instead of fetching data every time from the server. </w:t>
      </w:r>
      <w:r w:rsidR="009501D4">
        <w:rPr>
          <w:lang w:val="en-US"/>
        </w:rPr>
        <w:t>Because of this</w:t>
      </w:r>
      <w:r w:rsidR="00DC0394">
        <w:rPr>
          <w:lang w:val="en-US"/>
        </w:rPr>
        <w:t>,</w:t>
      </w:r>
      <w:r w:rsidR="009501D4">
        <w:rPr>
          <w:lang w:val="en-US"/>
        </w:rPr>
        <w:t xml:space="preserve"> the websites have become more interactive and dynamics and innovations are being added day by day.</w:t>
      </w:r>
      <w:r w:rsidR="00E4462A">
        <w:rPr>
          <w:lang w:val="en-US"/>
        </w:rPr>
        <w:t xml:space="preserve"> </w:t>
      </w:r>
      <w:r w:rsidR="00F93BCF">
        <w:rPr>
          <w:lang w:val="en-US"/>
        </w:rPr>
        <w:t>Also these days the user-friendly ness of websites cannot be ignored.</w:t>
      </w:r>
      <w:r w:rsidR="00AF7B5E">
        <w:rPr>
          <w:lang w:val="en-US"/>
        </w:rPr>
        <w:t xml:space="preserve"> </w:t>
      </w:r>
      <w:r w:rsidR="00AF7B5E" w:rsidRPr="00346C2A">
        <w:rPr>
          <w:rStyle w:val="SubtitleChar"/>
        </w:rPr>
        <w:fldChar w:fldCharType="begin" w:fldLock="1"/>
      </w:r>
      <w:r w:rsidR="003A0B4D">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id":"ITEM-2","itemData":{"author":[{"dropping-particle":"","family":"Davila","given":"Hans Findel","non-dropping-particle":"","parse-names":false,"suffix":""},{"dropping-particle":"","family":"Navon","given":"Jaime","non-dropping-particle":"","parse-names":false,"suffix":""}],"id":"ITEM-2","issued":{"date-parts":[["2015"]]},"title":"Performance of Javascript Frameworks on Web Single Page Applications (Spa)","type":"article-journal"},"uris":["http://www.mendeley.com/documents/?uuid=406f90b0-b87b-45b9-9112-6837d111bcee"]}],"mendeley":{"formattedCitation":"(Davila and Navon, 2015; Voutilainen, 2017)","plainTextFormattedCitation":"(Davila and Navon, 2015; Voutilainen, 2017)","previouslyFormattedCitation":"(Davila and Navon, 2015; Voutilainen, 2017)"},"properties":{"noteIndex":0},"schema":"https://github.com/citation-style-language/schema/raw/master/csl-citation.json"}</w:instrText>
      </w:r>
      <w:r w:rsidR="00AF7B5E" w:rsidRPr="00346C2A">
        <w:rPr>
          <w:rStyle w:val="SubtitleChar"/>
        </w:rPr>
        <w:fldChar w:fldCharType="separate"/>
      </w:r>
      <w:r w:rsidR="00AF7B5E" w:rsidRPr="00346C2A">
        <w:rPr>
          <w:rStyle w:val="SubtitleChar"/>
          <w:noProof/>
        </w:rPr>
        <w:t>(Davila and Navon, 2015; Voutilainen, 2017)</w:t>
      </w:r>
      <w:r w:rsidR="00AF7B5E" w:rsidRPr="00346C2A">
        <w:rPr>
          <w:rStyle w:val="SubtitleChar"/>
        </w:rPr>
        <w:fldChar w:fldCharType="end"/>
      </w:r>
    </w:p>
    <w:p w14:paraId="6BA34A09" w14:textId="325A3D11" w:rsidR="00F93BCF" w:rsidRPr="009C11B5" w:rsidRDefault="00F93BCF" w:rsidP="003A0B4D">
      <w:pPr>
        <w:rPr>
          <w:rStyle w:val="SubtitleChar"/>
        </w:rPr>
      </w:pPr>
      <w:r>
        <w:rPr>
          <w:lang w:val="en-US"/>
        </w:rPr>
        <w:t xml:space="preserve">Single-page applications are heavily dependent on the ajax. Ajax is </w:t>
      </w:r>
      <w:r w:rsidRPr="00F93BCF">
        <w:rPr>
          <w:lang w:val="en-US"/>
        </w:rPr>
        <w:t xml:space="preserve">Asynchronous JavaScript </w:t>
      </w:r>
      <w:proofErr w:type="gramStart"/>
      <w:r w:rsidRPr="00F93BCF">
        <w:rPr>
          <w:lang w:val="en-US"/>
        </w:rPr>
        <w:t>And</w:t>
      </w:r>
      <w:proofErr w:type="gramEnd"/>
      <w:r w:rsidRPr="00F93BCF">
        <w:rPr>
          <w:lang w:val="en-US"/>
        </w:rPr>
        <w:t xml:space="preserve"> XML</w:t>
      </w:r>
      <w:r>
        <w:rPr>
          <w:lang w:val="en-US"/>
        </w:rPr>
        <w:t xml:space="preserve">. As the core technology of </w:t>
      </w:r>
      <w:r w:rsidR="00603606">
        <w:rPr>
          <w:lang w:val="en-US"/>
        </w:rPr>
        <w:t xml:space="preserve">the </w:t>
      </w:r>
      <w:r>
        <w:rPr>
          <w:lang w:val="en-US"/>
        </w:rPr>
        <w:t>web, AJAX has got more and more attention.</w:t>
      </w:r>
      <w:r w:rsidR="0038277C">
        <w:rPr>
          <w:lang w:val="en-US"/>
        </w:rPr>
        <w:t xml:space="preserve"> Because as mentioned earlier the quality of user interactivity cannot be ignored in modern-day websites so the rich client-side technology called ajax evolved. AJAX is nothing new but just a new way of using the old standards. All the work of fetching data from the server in runtime and reducing the server side and </w:t>
      </w:r>
      <w:proofErr w:type="gramStart"/>
      <w:r w:rsidR="0038277C">
        <w:rPr>
          <w:lang w:val="en-US"/>
        </w:rPr>
        <w:t>client side</w:t>
      </w:r>
      <w:proofErr w:type="gramEnd"/>
      <w:r w:rsidR="0038277C">
        <w:rPr>
          <w:lang w:val="en-US"/>
        </w:rPr>
        <w:t xml:space="preserve"> time is done by the ajax and it helps to improve the user </w:t>
      </w:r>
      <w:r w:rsidR="0038277C">
        <w:rPr>
          <w:lang w:val="en-US"/>
        </w:rPr>
        <w:lastRenderedPageBreak/>
        <w:t>experience. Traditionally XML was the choice of data format for the data to be transferred but Nowadays JSON is chosen.</w:t>
      </w:r>
      <w:r w:rsidR="003A0B4D">
        <w:rPr>
          <w:lang w:val="en-US"/>
        </w:rPr>
        <w:t xml:space="preserve"> </w:t>
      </w:r>
      <w:r w:rsidR="009C11B5" w:rsidRPr="009C11B5">
        <w:rPr>
          <w:rStyle w:val="SubtitleChar"/>
        </w:rPr>
        <w:fldChar w:fldCharType="begin" w:fldLock="1"/>
      </w:r>
      <w:r w:rsidR="00AB4C07">
        <w:rPr>
          <w:rStyle w:val="SubtitleChar"/>
        </w:rPr>
        <w:instrText>ADDIN CSL_CITATION {"citationItems":[{"id":"ITEM-1","itemData":{"abstract":"— Single Page Application (SPA) is composed of individual component that can be replaced or updated independently, without refreshing whole page so that the entire page does not need to be reloaded on each user action, which saves bandwidth as well as no loading of external files every time when page is loaded, such as images or CSS files, etc. The purpose behind this is to make the subsequent page loads very fast as compared to traditional Request-Response cycle. SPA's written by using JavaScript, HTML5, AJAX are getting the likes of developers to build their web applications and some frameworks like AngularJS which are built on top of the JavaScript are making the life of developers very easy. The idea behind using AngularJS in web application is to make your web application modular and easy to maintain. AngularJS brings MVC (Model View Controller) capability to your application. After using minified and compressed files in your application, the size reduces to some KBs which will results in faster loading of pages.","author":[{"dropping-particle":"","family":"Jadhav","given":"Madhuri A","non-dropping-particle":"","parse-names":false,"suffix":""},{"dropping-particle":"","family":"Sawant","given":"Balkrishna R","non-dropping-particle":"","parse-names":false,"suffix":""},{"dropping-particle":"","family":"Deshmukh","given":"Anushree","non-dropping-particle":"","parse-names":false,"suffix":""},{"dropping-particle":"","family":"Mumbai","given":"Navi","non-dropping-particle":"","parse-names":false,"suffix":""}],"container-title":"International Journal of Computer Science and Information Technologies","id":"ITEM-1","issue":"3","issued":{"date-parts":[["2015"]]},"page":"2876-2879","title":"Single Page Application using AngularJS","type":"article-journal","volume":"6"},"uris":["http://www.mendeley.com/documents/?uuid=4f8dde85-e2e2-4bcf-a17e-22b99a7d054c"]},{"id":"ITEM-2","itemData":{"DOI":"10.1109/CSSS.2012.297","ISBN":"9780769547190","abstract":"As the core technology of Web 2.0, Ajax has caught more and more attention. Xml, as the traditional data load format, needs to be resolved by DOM (Document Object Model ) both in client-side and server-side, which wastes system resource and makes a great reduction of user-friendliness. In this paper, a light-weightdata-interchanging format-JSON (Java Script Object Notation) will be introduced, which provides a higher level of flexibility and efficiency. We make a comparison between JSON and XML through expriment, then use JSON as data-transfering format in an actual project. Results show that JSON is more suitable as a data-loading tool for Ajax applications. © 2012 IEEE.","author":[{"dropping-particle":"","family":"Lin","given":"Boci","non-dropping-particle":"","parse-names":false,"suffix":""},{"dropping-particle":"","family":"Chen","given":"Yan","non-dropping-particle":"","parse-names":false,"suffix":""},{"dropping-particle":"","family":"Chen","given":"Xu","non-dropping-particle":"","parse-names":false,"suffix":""},{"dropping-particle":"","family":"Yu","given":"Yingying","non-dropping-particle":"","parse-names":false,"suffix":""}],"container-title":"Proceedings - 2012 International Conference on Computer Science and Service System, CSSS 2012","id":"ITEM-2","issue":"February 1998","issued":{"date-parts":[["2012"]]},"page":"1174-1177","publisher":"IEEE","title":"Comparison between JSON and XML in Applications Based on AJAX","type":"article-journal"},"uris":["http://www.mendeley.com/documents/?uuid=fee57824-fb43-4331-90e1-9f3ff35559f3"]},{"id":"ITEM-3","itemData":{"author":[{"dropping-particle":"","family":"Smith","given":"K","non-dropping-particle":"","parse-names":false,"suffix":""}],"id":"ITEM-3","issued":{"date-parts":[["0"]]},"page":"98-101","publisher":"IEEE","title":"Simplifying Ajax-style Web development","type":"article-journal"},"uris":["http://www.mendeley.com/documents/?uuid=7e203784-6ea9-4c7d-8746-d9561dee807e"]}],"mendeley":{"formattedCitation":"(Smith, no date; Lin &lt;i&gt;et al.&lt;/i&gt;, 2012; Jadhav &lt;i&gt;et al.&lt;/i&gt;, 2015)","plainTextFormattedCitation":"(Smith, no date; Lin et al., 2012; Jadhav et al., 2015)","previouslyFormattedCitation":"(Smith, no date; Lin &lt;i&gt;et al.&lt;/i&gt;, 2012; Jadhav &lt;i&gt;et al.&lt;/i&gt;, 2015)"},"properties":{"noteIndex":0},"schema":"https://github.com/citation-style-language/schema/raw/master/csl-citation.json"}</w:instrText>
      </w:r>
      <w:r w:rsidR="009C11B5" w:rsidRPr="009C11B5">
        <w:rPr>
          <w:rStyle w:val="SubtitleChar"/>
        </w:rPr>
        <w:fldChar w:fldCharType="separate"/>
      </w:r>
      <w:r w:rsidR="009C11B5" w:rsidRPr="009C11B5">
        <w:rPr>
          <w:rStyle w:val="SubtitleChar"/>
          <w:noProof/>
        </w:rPr>
        <w:t>(Smith, no date; Lin et al., 2012; Jadhav et al., 2015)</w:t>
      </w:r>
      <w:r w:rsidR="009C11B5" w:rsidRPr="009C11B5">
        <w:rPr>
          <w:rStyle w:val="SubtitleChar"/>
        </w:rPr>
        <w:fldChar w:fldCharType="end"/>
      </w:r>
    </w:p>
    <w:p w14:paraId="6ED61BF4" w14:textId="7257EE46" w:rsidR="00F557A9" w:rsidRDefault="007F6341" w:rsidP="00C747ED">
      <w:pPr>
        <w:pStyle w:val="Heading2"/>
        <w:numPr>
          <w:ilvl w:val="1"/>
          <w:numId w:val="2"/>
        </w:numPr>
        <w:rPr>
          <w:lang w:val="en-US"/>
        </w:rPr>
      </w:pPr>
      <w:bookmarkStart w:id="3" w:name="_Toc48767204"/>
      <w:r>
        <w:rPr>
          <w:lang w:val="en-US"/>
        </w:rPr>
        <w:t>Java</w:t>
      </w:r>
      <w:r w:rsidR="00FB5CA1">
        <w:rPr>
          <w:lang w:val="en-US"/>
        </w:rPr>
        <w:t>S</w:t>
      </w:r>
      <w:r>
        <w:rPr>
          <w:lang w:val="en-US"/>
        </w:rPr>
        <w:t>cript Frameworks</w:t>
      </w:r>
      <w:bookmarkEnd w:id="3"/>
    </w:p>
    <w:p w14:paraId="5476F312" w14:textId="3057C0B1" w:rsidR="00C747ED" w:rsidRDefault="00C77076" w:rsidP="00C747ED">
      <w:pPr>
        <w:rPr>
          <w:lang w:val="en-US"/>
        </w:rPr>
      </w:pPr>
      <w:r>
        <w:rPr>
          <w:lang w:val="en-US"/>
        </w:rPr>
        <w:t xml:space="preserve">The existence of </w:t>
      </w:r>
      <w:proofErr w:type="spellStart"/>
      <w:r>
        <w:rPr>
          <w:lang w:val="en-US"/>
        </w:rPr>
        <w:t>javascript</w:t>
      </w:r>
      <w:proofErr w:type="spellEnd"/>
      <w:r>
        <w:rPr>
          <w:lang w:val="en-US"/>
        </w:rPr>
        <w:t xml:space="preserve"> frameworks is since 1995, and it is one of the most widely known and used programming language for front end web development. Still, JavaScript is growing and many new features are available now to enhance the user experience.</w:t>
      </w:r>
      <w:r w:rsidR="00E23B6A">
        <w:rPr>
          <w:lang w:val="en-US"/>
        </w:rPr>
        <w:t xml:space="preserve"> With the evol</w:t>
      </w:r>
      <w:r w:rsidR="00D475F2">
        <w:rPr>
          <w:lang w:val="en-US"/>
        </w:rPr>
        <w:t>ution</w:t>
      </w:r>
      <w:r w:rsidR="00E23B6A">
        <w:rPr>
          <w:lang w:val="en-US"/>
        </w:rPr>
        <w:t xml:space="preserve"> of </w:t>
      </w:r>
      <w:proofErr w:type="spellStart"/>
      <w:r w:rsidR="00E23B6A">
        <w:rPr>
          <w:lang w:val="en-US"/>
        </w:rPr>
        <w:t>Javascript</w:t>
      </w:r>
      <w:proofErr w:type="spellEnd"/>
      <w:r w:rsidR="00E23B6A">
        <w:rPr>
          <w:lang w:val="en-US"/>
        </w:rPr>
        <w:t xml:space="preserve"> language for web development, many JavaScript frameworks are also coming out to support web development.</w:t>
      </w:r>
      <w:r w:rsidR="00A01FF5">
        <w:rPr>
          <w:lang w:val="en-US"/>
        </w:rPr>
        <w:t xml:space="preserve"> </w:t>
      </w:r>
      <w:r w:rsidR="000438CD">
        <w:rPr>
          <w:lang w:val="en-US"/>
        </w:rPr>
        <w:t>Frameworks are nothing but a set predefined code and functionality which user can use and enhance them according to their needs.</w:t>
      </w:r>
      <w:r w:rsidR="00890FCE">
        <w:rPr>
          <w:lang w:val="en-US"/>
        </w:rPr>
        <w:t xml:space="preserve"> Writing everything from a scratch is time</w:t>
      </w:r>
      <w:r w:rsidR="009C7DCD">
        <w:rPr>
          <w:lang w:val="en-US"/>
        </w:rPr>
        <w:t>-</w:t>
      </w:r>
      <w:r w:rsidR="00890FCE">
        <w:rPr>
          <w:lang w:val="en-US"/>
        </w:rPr>
        <w:t>consuming therefore the use of frameworks comes in handy.</w:t>
      </w:r>
      <w:r w:rsidR="00791091">
        <w:rPr>
          <w:lang w:val="en-US"/>
        </w:rPr>
        <w:t xml:space="preserve"> Also, managing and maintaining code is as important as developing it. </w:t>
      </w:r>
      <w:proofErr w:type="gramStart"/>
      <w:r w:rsidR="00791091">
        <w:rPr>
          <w:lang w:val="en-US"/>
        </w:rPr>
        <w:t>So</w:t>
      </w:r>
      <w:proofErr w:type="gramEnd"/>
      <w:r w:rsidR="00791091">
        <w:rPr>
          <w:lang w:val="en-US"/>
        </w:rPr>
        <w:t xml:space="preserve"> architecture provided by frameworks is also important in this place.</w:t>
      </w:r>
      <w:r w:rsidR="00211D77">
        <w:rPr>
          <w:lang w:val="en-US"/>
        </w:rPr>
        <w:t xml:space="preserve"> A typical JSF will provide functionality like DOM traversal and manipulation, AJAX manipulation managing layout and inserting effects, MVC architecture,</w:t>
      </w:r>
      <w:r w:rsidR="0053088D">
        <w:rPr>
          <w:lang w:val="en-US"/>
        </w:rPr>
        <w:t xml:space="preserve"> URL redirecting, Routing, Stage management, Session Management</w:t>
      </w:r>
      <w:r w:rsidR="004611C0">
        <w:rPr>
          <w:lang w:val="en-US"/>
        </w:rPr>
        <w:t>,</w:t>
      </w:r>
      <w:r w:rsidR="00211D77">
        <w:rPr>
          <w:lang w:val="en-US"/>
        </w:rPr>
        <w:t xml:space="preserve"> etc.</w:t>
      </w:r>
    </w:p>
    <w:p w14:paraId="6F5EC809" w14:textId="5E296603" w:rsidR="004611C0" w:rsidRPr="007C04BA" w:rsidRDefault="004611C0" w:rsidP="007C04BA">
      <w:pPr>
        <w:pStyle w:val="Heading2"/>
      </w:pPr>
      <w:bookmarkStart w:id="4" w:name="_Toc48767205"/>
      <w:r w:rsidRPr="007C04BA">
        <w:t xml:space="preserve">1.4 </w:t>
      </w:r>
      <w:r w:rsidR="00197E50" w:rsidRPr="007C04BA">
        <w:t>Rationale</w:t>
      </w:r>
      <w:bookmarkEnd w:id="4"/>
      <w:r w:rsidRPr="007C04BA">
        <w:t xml:space="preserve"> </w:t>
      </w:r>
    </w:p>
    <w:p w14:paraId="4B8D05A2" w14:textId="43836F15" w:rsidR="00A40A70" w:rsidRDefault="00CD786D" w:rsidP="00A40A70">
      <w:pPr>
        <w:rPr>
          <w:lang w:val="en-US"/>
        </w:rPr>
      </w:pPr>
      <w:r>
        <w:rPr>
          <w:lang w:val="en-US"/>
        </w:rPr>
        <w:t>As discussed above to improve the web development to the next level there is a jungle of JavaScript frameworks are available.</w:t>
      </w:r>
      <w:r w:rsidR="00E062E3">
        <w:rPr>
          <w:lang w:val="en-US"/>
        </w:rPr>
        <w:t xml:space="preserve"> Sometimes developers may choose more than one framework to fulfill the requirement of applications, so there is always a conflict of which framework to choose.</w:t>
      </w:r>
      <w:r w:rsidR="00112E62">
        <w:rPr>
          <w:lang w:val="en-US"/>
        </w:rPr>
        <w:t xml:space="preserve"> </w:t>
      </w:r>
      <w:r w:rsidR="00E60E25" w:rsidRPr="00E60E25">
        <w:rPr>
          <w:rStyle w:val="SubtitleChar"/>
        </w:rPr>
        <w:fldChar w:fldCharType="begin" w:fldLock="1"/>
      </w:r>
      <w:r w:rsidR="00EF04F7">
        <w:rPr>
          <w:rStyle w:val="SubtitleChar"/>
        </w:rPr>
        <w:instrText>ADDIN CSL_CITATION {"citationItems":[{"id":"ITEM-1","itemData":{"DOI":"10.1007/978-3-642-39259-7_28","abstract":"The field of Web development is entering the HTML5 and CSS3 era and JavaScript is becoming increasingly influential. A large number of Java-Script frameworks have been recently promoted. Practitioners applying the lat-est technologies need to choose a suitable JavaScript framework (JSF) in order to abstract the frustrating and complicated coding steps and to provide a cross-browser compatibility. Apart from benchmark suites and recommendation from experts, there is little research helping practitioners to select the most suitable JSF to a given situation. The few proposals employ software metrics on the JSF, but practitioners are driven by different concerns when choosing a JSF. As an answer to the critical needs, this paper is a call for action. It proposes a re-search design towards a comparative analysis framework of JSF, which merges researcher needs and practitioner needs.","author":[{"dropping-particle":"","family":"Graziotin","given":"Daniel","non-dropping-particle":"","parse-names":false,"suffix":""},{"dropping-particle":"","family":"Abrahamsson","given":"Pekka","non-dropping-particle":"","parse-names":false,"suffix":""}],"id":"ITEM-1","issued":{"date-parts":[["2013"]]},"page":"334-337","title":"Making Sense Out of a Jungle of JavaScript Frameworks","type":"article-journal"},"uris":["http://www.mendeley.com/documents/?uuid=5f484f95-9d49-4a7a-a627-3574b93030c6"]}],"mendeley":{"formattedCitation":"(Graziotin and Abrahamsson, 2013)","plainTextFormattedCitation":"(Graziotin and Abrahamsson, 2013)","previouslyFormattedCitation":"(Graziotin and Abrahamsson, 2013)"},"properties":{"noteIndex":0},"schema":"https://github.com/citation-style-language/schema/raw/master/csl-citation.json"}</w:instrText>
      </w:r>
      <w:r w:rsidR="00E60E25" w:rsidRPr="00E60E25">
        <w:rPr>
          <w:rStyle w:val="SubtitleChar"/>
        </w:rPr>
        <w:fldChar w:fldCharType="separate"/>
      </w:r>
      <w:r w:rsidR="00E60E25" w:rsidRPr="00E60E25">
        <w:rPr>
          <w:rStyle w:val="SubtitleChar"/>
          <w:noProof/>
        </w:rPr>
        <w:t>(Graziotin and Abrahamsson, 2013)</w:t>
      </w:r>
      <w:r w:rsidR="00E60E25" w:rsidRPr="00E60E25">
        <w:rPr>
          <w:rStyle w:val="SubtitleChar"/>
        </w:rPr>
        <w:fldChar w:fldCharType="end"/>
      </w:r>
      <w:r w:rsidR="00D57E89">
        <w:rPr>
          <w:lang w:val="en-US"/>
        </w:rPr>
        <w:t xml:space="preserve"> Also, it's not just about choosing the right framework but there are so many performance factors to be considered while choosing the framework.</w:t>
      </w:r>
      <w:r w:rsidR="003A3F3C">
        <w:rPr>
          <w:lang w:val="en-US"/>
        </w:rPr>
        <w:t xml:space="preserve"> One of the important aspects of this framework is its performance in the browser. </w:t>
      </w:r>
      <w:r w:rsidR="009C2841">
        <w:rPr>
          <w:lang w:val="en-US"/>
        </w:rPr>
        <w:t xml:space="preserve">There are many more factors that may be considered while choosing the frameworks it includes factors like maintainability, validity, Lines of code, Active community. </w:t>
      </w:r>
      <w:proofErr w:type="gramStart"/>
      <w:r w:rsidR="003A3F3C">
        <w:rPr>
          <w:lang w:val="en-US"/>
        </w:rPr>
        <w:t>Therefore</w:t>
      </w:r>
      <w:proofErr w:type="gramEnd"/>
      <w:r w:rsidR="003A3F3C">
        <w:rPr>
          <w:lang w:val="en-US"/>
        </w:rPr>
        <w:t xml:space="preserve"> this research work will be done to compare the latest Single Page Application frameworks and how they perform in the browser.</w:t>
      </w:r>
      <w:r w:rsidR="00B44C09">
        <w:rPr>
          <w:lang w:val="en-US"/>
        </w:rPr>
        <w:t xml:space="preserve"> </w:t>
      </w:r>
      <w:proofErr w:type="gramStart"/>
      <w:r w:rsidR="00B44C09">
        <w:rPr>
          <w:lang w:val="en-US"/>
        </w:rPr>
        <w:t>So</w:t>
      </w:r>
      <w:proofErr w:type="gramEnd"/>
      <w:r w:rsidR="00B44C09">
        <w:rPr>
          <w:lang w:val="en-US"/>
        </w:rPr>
        <w:t xml:space="preserve"> based on performance and need developers can choose the framework.</w:t>
      </w:r>
      <w:r w:rsidR="00974F07">
        <w:rPr>
          <w:lang w:val="en-US"/>
        </w:rPr>
        <w:t xml:space="preserve"> </w:t>
      </w:r>
      <w:r w:rsidR="0089635C">
        <w:rPr>
          <w:lang w:val="en-US"/>
        </w:rPr>
        <w:t xml:space="preserve">This work will mostly try to evaluate the browser-specific performance of the number of different </w:t>
      </w:r>
      <w:proofErr w:type="spellStart"/>
      <w:r w:rsidR="0089635C">
        <w:rPr>
          <w:lang w:val="en-US"/>
        </w:rPr>
        <w:t>Javascript</w:t>
      </w:r>
      <w:proofErr w:type="spellEnd"/>
      <w:r w:rsidR="0089635C">
        <w:rPr>
          <w:lang w:val="en-US"/>
        </w:rPr>
        <w:t xml:space="preserve"> frameworks. The chosen JavaScript frameworks and performance parameters will be discussed in-depth in the next chapters.</w:t>
      </w:r>
    </w:p>
    <w:p w14:paraId="564BA60D" w14:textId="0451752E" w:rsidR="003439F4" w:rsidRDefault="003439F4" w:rsidP="00410FC6">
      <w:pPr>
        <w:pStyle w:val="Heading2"/>
        <w:numPr>
          <w:ilvl w:val="1"/>
          <w:numId w:val="5"/>
        </w:numPr>
        <w:rPr>
          <w:lang w:val="en-US"/>
        </w:rPr>
      </w:pPr>
      <w:bookmarkStart w:id="5" w:name="_Toc48767206"/>
      <w:r>
        <w:rPr>
          <w:lang w:val="en-US"/>
        </w:rPr>
        <w:t>Research Question</w:t>
      </w:r>
      <w:bookmarkEnd w:id="5"/>
    </w:p>
    <w:p w14:paraId="2AC5E3A5" w14:textId="05D2BB0C" w:rsidR="000019F5" w:rsidRDefault="00853A52" w:rsidP="00B25FE0">
      <w:pPr>
        <w:rPr>
          <w:lang w:val="en-US"/>
        </w:rPr>
      </w:pPr>
      <w:r>
        <w:rPr>
          <w:lang w:val="en-US"/>
        </w:rPr>
        <w:t xml:space="preserve">This research will mostly try to evaluate </w:t>
      </w:r>
      <w:r w:rsidR="003711AD">
        <w:rPr>
          <w:lang w:val="en-US"/>
        </w:rPr>
        <w:t xml:space="preserve">the browser-specific performance of </w:t>
      </w:r>
      <w:proofErr w:type="spellStart"/>
      <w:r w:rsidR="003711AD">
        <w:rPr>
          <w:lang w:val="en-US"/>
        </w:rPr>
        <w:t>javascript</w:t>
      </w:r>
      <w:proofErr w:type="spellEnd"/>
      <w:r w:rsidR="003711AD">
        <w:rPr>
          <w:lang w:val="en-US"/>
        </w:rPr>
        <w:t xml:space="preserve"> frameworks on the browser.</w:t>
      </w:r>
      <w:r w:rsidR="00E22E60">
        <w:rPr>
          <w:lang w:val="en-US"/>
        </w:rPr>
        <w:t xml:space="preserve"> Because if your browser is taking more than 3 seconds to show a particular website then there are high chances of users navigating to some other website. </w:t>
      </w:r>
      <w:proofErr w:type="gramStart"/>
      <w:r w:rsidR="00E22E60">
        <w:rPr>
          <w:lang w:val="en-US"/>
        </w:rPr>
        <w:t>So</w:t>
      </w:r>
      <w:proofErr w:type="gramEnd"/>
      <w:r w:rsidR="00E22E60">
        <w:rPr>
          <w:lang w:val="en-US"/>
        </w:rPr>
        <w:t xml:space="preserve"> the websites display speed is one of the important factors.</w:t>
      </w:r>
      <w:r w:rsidR="00B25FE0">
        <w:rPr>
          <w:lang w:val="en-US"/>
        </w:rPr>
        <w:t xml:space="preserve"> </w:t>
      </w:r>
      <w:proofErr w:type="gramStart"/>
      <w:r w:rsidR="00B25FE0">
        <w:rPr>
          <w:lang w:val="en-US"/>
        </w:rPr>
        <w:t>So</w:t>
      </w:r>
      <w:proofErr w:type="gramEnd"/>
      <w:r w:rsidR="00B25FE0">
        <w:rPr>
          <w:lang w:val="en-US"/>
        </w:rPr>
        <w:t xml:space="preserve"> based on the above criteria following research questions have been formed.</w:t>
      </w:r>
    </w:p>
    <w:p w14:paraId="3A522490" w14:textId="386DFFB3" w:rsidR="00696803" w:rsidRPr="00372E59" w:rsidRDefault="00372E59" w:rsidP="00372E59">
      <w:pPr>
        <w:pStyle w:val="ListParagraph"/>
        <w:numPr>
          <w:ilvl w:val="0"/>
          <w:numId w:val="4"/>
        </w:numPr>
        <w:rPr>
          <w:lang w:val="en-US"/>
        </w:rPr>
      </w:pPr>
      <w:r>
        <w:rPr>
          <w:lang w:val="en-US"/>
        </w:rPr>
        <w:t>How to evaluate the JavaScript frameworks for Single Page Applications (SPA)?</w:t>
      </w:r>
    </w:p>
    <w:p w14:paraId="64B8BD77" w14:textId="13137F36" w:rsidR="0065788A" w:rsidRDefault="00682104" w:rsidP="00682104">
      <w:pPr>
        <w:pStyle w:val="Heading2"/>
        <w:numPr>
          <w:ilvl w:val="1"/>
          <w:numId w:val="5"/>
        </w:numPr>
        <w:rPr>
          <w:lang w:val="en-US"/>
        </w:rPr>
      </w:pPr>
      <w:r>
        <w:rPr>
          <w:lang w:val="en-US"/>
        </w:rPr>
        <w:t xml:space="preserve"> </w:t>
      </w:r>
      <w:bookmarkStart w:id="6" w:name="_Toc48767207"/>
      <w:r w:rsidR="006763F9">
        <w:rPr>
          <w:lang w:val="en-US"/>
        </w:rPr>
        <w:t xml:space="preserve">My Interest </w:t>
      </w:r>
      <w:proofErr w:type="gramStart"/>
      <w:r w:rsidR="006763F9">
        <w:rPr>
          <w:lang w:val="en-US"/>
        </w:rPr>
        <w:t>In</w:t>
      </w:r>
      <w:proofErr w:type="gramEnd"/>
      <w:r w:rsidR="006763F9">
        <w:rPr>
          <w:lang w:val="en-US"/>
        </w:rPr>
        <w:t xml:space="preserve"> The Topic</w:t>
      </w:r>
      <w:bookmarkEnd w:id="6"/>
    </w:p>
    <w:p w14:paraId="0BDD0677" w14:textId="354292A3" w:rsidR="0001560D" w:rsidRDefault="00682104" w:rsidP="00682104">
      <w:pPr>
        <w:rPr>
          <w:lang w:val="en-US"/>
        </w:rPr>
      </w:pPr>
      <w:r>
        <w:rPr>
          <w:lang w:val="en-US"/>
        </w:rPr>
        <w:t xml:space="preserve">Having worked as a full-stack developer for more than two years, I realized the importance of frameworks </w:t>
      </w:r>
      <w:r w:rsidR="00F16070">
        <w:rPr>
          <w:lang w:val="en-US"/>
        </w:rPr>
        <w:t xml:space="preserve">and how they can play </w:t>
      </w:r>
      <w:r w:rsidR="001D4621">
        <w:rPr>
          <w:lang w:val="en-US"/>
        </w:rPr>
        <w:t>a</w:t>
      </w:r>
      <w:r w:rsidR="00F16070">
        <w:rPr>
          <w:lang w:val="en-US"/>
        </w:rPr>
        <w:t xml:space="preserve"> major role in developing any kind of software.</w:t>
      </w:r>
      <w:r w:rsidR="001D4621">
        <w:rPr>
          <w:lang w:val="en-US"/>
        </w:rPr>
        <w:t xml:space="preserve"> </w:t>
      </w:r>
      <w:r w:rsidR="005C0E81">
        <w:rPr>
          <w:lang w:val="en-US"/>
        </w:rPr>
        <w:t>Not just in JavaScript but any other language like Java, PHP, Python</w:t>
      </w:r>
      <w:r w:rsidR="0001560D">
        <w:rPr>
          <w:lang w:val="en-US"/>
        </w:rPr>
        <w:t>,</w:t>
      </w:r>
      <w:r w:rsidR="005C0E81">
        <w:rPr>
          <w:lang w:val="en-US"/>
        </w:rPr>
        <w:t xml:space="preserve"> etc.</w:t>
      </w:r>
    </w:p>
    <w:p w14:paraId="56005925" w14:textId="548E23EC" w:rsidR="0001560D" w:rsidRDefault="0001560D" w:rsidP="00682104">
      <w:pPr>
        <w:rPr>
          <w:lang w:val="en-US"/>
        </w:rPr>
      </w:pPr>
      <w:proofErr w:type="gramStart"/>
      <w:r>
        <w:rPr>
          <w:lang w:val="en-US"/>
        </w:rPr>
        <w:t>So</w:t>
      </w:r>
      <w:proofErr w:type="gramEnd"/>
      <w:r>
        <w:rPr>
          <w:lang w:val="en-US"/>
        </w:rPr>
        <w:t xml:space="preserve"> the main hypothesis to be tested is, using various </w:t>
      </w:r>
      <w:proofErr w:type="spellStart"/>
      <w:r>
        <w:rPr>
          <w:lang w:val="en-US"/>
        </w:rPr>
        <w:t>javascript</w:t>
      </w:r>
      <w:proofErr w:type="spellEnd"/>
      <w:r>
        <w:rPr>
          <w:lang w:val="en-US"/>
        </w:rPr>
        <w:t xml:space="preserve"> frameworks can we build a robust</w:t>
      </w:r>
      <w:r w:rsidR="00D2600D">
        <w:rPr>
          <w:lang w:val="en-US"/>
        </w:rPr>
        <w:t xml:space="preserve">, scalable </w:t>
      </w:r>
      <w:r>
        <w:rPr>
          <w:lang w:val="en-US"/>
        </w:rPr>
        <w:t>single</w:t>
      </w:r>
      <w:r w:rsidR="00D2600D">
        <w:rPr>
          <w:lang w:val="en-US"/>
        </w:rPr>
        <w:t>-</w:t>
      </w:r>
      <w:r>
        <w:rPr>
          <w:lang w:val="en-US"/>
        </w:rPr>
        <w:t xml:space="preserve">page web application. </w:t>
      </w:r>
      <w:proofErr w:type="gramStart"/>
      <w:r>
        <w:rPr>
          <w:lang w:val="en-US"/>
        </w:rPr>
        <w:t>Also</w:t>
      </w:r>
      <w:proofErr w:type="gramEnd"/>
      <w:r>
        <w:rPr>
          <w:lang w:val="en-US"/>
        </w:rPr>
        <w:t xml:space="preserve"> how the performance of this application differs in the browser in the same environment.</w:t>
      </w:r>
      <w:r w:rsidR="00D2600D">
        <w:rPr>
          <w:lang w:val="en-US"/>
        </w:rPr>
        <w:t xml:space="preserve"> </w:t>
      </w:r>
      <w:r w:rsidR="0054167A">
        <w:rPr>
          <w:lang w:val="en-US"/>
        </w:rPr>
        <w:t>The amount of code required to bootstrap the application so it can be maintained in the future will be tested.</w:t>
      </w:r>
    </w:p>
    <w:p w14:paraId="6C04ECC6" w14:textId="176EB2DF" w:rsidR="0054167A" w:rsidRDefault="00AF6DB0" w:rsidP="00682104">
      <w:pPr>
        <w:rPr>
          <w:lang w:val="en-US"/>
        </w:rPr>
      </w:pPr>
      <w:r>
        <w:rPr>
          <w:lang w:val="en-US"/>
        </w:rPr>
        <w:lastRenderedPageBreak/>
        <w:t xml:space="preserve">The reason for choosing the above topic is because I am very much interested in software development and I would like to pursue this field as my career. </w:t>
      </w:r>
      <w:r w:rsidR="00087C55">
        <w:rPr>
          <w:lang w:val="en-US"/>
        </w:rPr>
        <w:t>Therefore, I wanted to test the different frameworks as I have some experience working with them</w:t>
      </w:r>
      <w:r w:rsidR="00B31A23">
        <w:rPr>
          <w:lang w:val="en-US"/>
        </w:rPr>
        <w:t xml:space="preserve">. </w:t>
      </w:r>
      <w:proofErr w:type="gramStart"/>
      <w:r w:rsidR="00B31A23">
        <w:rPr>
          <w:lang w:val="en-US"/>
        </w:rPr>
        <w:t>Also</w:t>
      </w:r>
      <w:proofErr w:type="gramEnd"/>
      <w:r w:rsidR="00B31A23">
        <w:rPr>
          <w:lang w:val="en-US"/>
        </w:rPr>
        <w:t xml:space="preserve"> in my taught masters, I had the subject related to the Front-End web development and Android development where I have worked with the JavaScript, </w:t>
      </w:r>
      <w:proofErr w:type="spellStart"/>
      <w:r w:rsidR="00B31A23">
        <w:rPr>
          <w:lang w:val="en-US"/>
        </w:rPr>
        <w:t>JQuery</w:t>
      </w:r>
      <w:proofErr w:type="spellEnd"/>
      <w:r w:rsidR="00B31A23">
        <w:rPr>
          <w:lang w:val="en-US"/>
        </w:rPr>
        <w:t>, Angular 8, and Ionic framework using Angular 8</w:t>
      </w:r>
      <w:r w:rsidR="00094383">
        <w:rPr>
          <w:lang w:val="en-US"/>
        </w:rPr>
        <w:t xml:space="preserve"> and hence I wanted to focus on this specific subject area.</w:t>
      </w:r>
    </w:p>
    <w:p w14:paraId="0CD0C87E" w14:textId="1956DEE2" w:rsidR="00F47F01" w:rsidRDefault="00F47F01" w:rsidP="00DE28B0">
      <w:pPr>
        <w:pStyle w:val="Heading2"/>
        <w:numPr>
          <w:ilvl w:val="1"/>
          <w:numId w:val="5"/>
        </w:numPr>
        <w:rPr>
          <w:lang w:val="en-US"/>
        </w:rPr>
      </w:pPr>
      <w:bookmarkStart w:id="7" w:name="_Toc48767208"/>
      <w:r>
        <w:rPr>
          <w:lang w:val="en-US"/>
        </w:rPr>
        <w:t>Roadmap for the dissertation</w:t>
      </w:r>
      <w:bookmarkEnd w:id="7"/>
    </w:p>
    <w:p w14:paraId="7F455F14" w14:textId="77777777" w:rsidR="0057070B" w:rsidRDefault="00CE1DAA" w:rsidP="00DE28B0">
      <w:pPr>
        <w:rPr>
          <w:lang w:val="en-US"/>
        </w:rPr>
      </w:pPr>
      <w:r>
        <w:rPr>
          <w:lang w:val="en-US"/>
        </w:rPr>
        <w:t>This dissertation is carried out in the following steps.</w:t>
      </w:r>
      <w:r w:rsidR="00DF54B2">
        <w:rPr>
          <w:lang w:val="en-US"/>
        </w:rPr>
        <w:t xml:space="preserve"> </w:t>
      </w:r>
    </w:p>
    <w:p w14:paraId="551E0A72" w14:textId="77777777" w:rsidR="0057070B" w:rsidRPr="0057070B" w:rsidRDefault="00DF54B2" w:rsidP="0057070B">
      <w:pPr>
        <w:pStyle w:val="ListParagraph"/>
        <w:numPr>
          <w:ilvl w:val="0"/>
          <w:numId w:val="9"/>
        </w:numPr>
        <w:rPr>
          <w:lang w:val="en-US"/>
        </w:rPr>
      </w:pPr>
      <w:r w:rsidRPr="0057070B">
        <w:rPr>
          <w:lang w:val="en-US"/>
        </w:rPr>
        <w:t>Chapter 2 the details about the previous research have been discussed. Their methodologies, frameworks used by them, and metrics used by them are discussed.</w:t>
      </w:r>
      <w:r w:rsidR="00D506AC" w:rsidRPr="0057070B">
        <w:rPr>
          <w:lang w:val="en-US"/>
        </w:rPr>
        <w:t xml:space="preserve"> </w:t>
      </w:r>
    </w:p>
    <w:p w14:paraId="5CF56CF7" w14:textId="77777777" w:rsidR="0057070B" w:rsidRPr="0057070B" w:rsidRDefault="00D506AC" w:rsidP="0057070B">
      <w:pPr>
        <w:pStyle w:val="ListParagraph"/>
        <w:numPr>
          <w:ilvl w:val="0"/>
          <w:numId w:val="9"/>
        </w:numPr>
        <w:rPr>
          <w:lang w:val="en-US"/>
        </w:rPr>
      </w:pPr>
      <w:r w:rsidRPr="0057070B">
        <w:rPr>
          <w:lang w:val="en-US"/>
        </w:rPr>
        <w:t>The next chapter is the methodology, in this chapter how this research will be carried out, which frameworks will be chosen what metrics will be chosen is discussed.</w:t>
      </w:r>
      <w:r w:rsidR="0002623B" w:rsidRPr="0057070B">
        <w:rPr>
          <w:lang w:val="en-US"/>
        </w:rPr>
        <w:t xml:space="preserve"> </w:t>
      </w:r>
    </w:p>
    <w:p w14:paraId="295B4F96" w14:textId="77777777" w:rsidR="0057070B" w:rsidRPr="0057070B" w:rsidRDefault="0002623B" w:rsidP="0057070B">
      <w:pPr>
        <w:pStyle w:val="ListParagraph"/>
        <w:numPr>
          <w:ilvl w:val="0"/>
          <w:numId w:val="9"/>
        </w:numPr>
        <w:rPr>
          <w:lang w:val="en-US"/>
        </w:rPr>
      </w:pPr>
      <w:r w:rsidRPr="0057070B">
        <w:rPr>
          <w:lang w:val="en-US"/>
        </w:rPr>
        <w:t>The next chapter will be the development and results. Here the development of the application using different frameworks will be discussed and after the development</w:t>
      </w:r>
      <w:r w:rsidR="00F839AF" w:rsidRPr="0057070B">
        <w:rPr>
          <w:lang w:val="en-US"/>
        </w:rPr>
        <w:t>,</w:t>
      </w:r>
      <w:r w:rsidRPr="0057070B">
        <w:rPr>
          <w:lang w:val="en-US"/>
        </w:rPr>
        <w:t xml:space="preserve"> their performance will be computed.</w:t>
      </w:r>
      <w:r w:rsidR="00DE0EC6" w:rsidRPr="0057070B">
        <w:rPr>
          <w:lang w:val="en-US"/>
        </w:rPr>
        <w:t xml:space="preserve"> After the development, </w:t>
      </w:r>
    </w:p>
    <w:p w14:paraId="04C7C375" w14:textId="77777777" w:rsidR="0057070B" w:rsidRPr="0057070B" w:rsidRDefault="00DE0EC6" w:rsidP="0057070B">
      <w:pPr>
        <w:pStyle w:val="ListParagraph"/>
        <w:numPr>
          <w:ilvl w:val="0"/>
          <w:numId w:val="9"/>
        </w:numPr>
        <w:rPr>
          <w:lang w:val="en-US"/>
        </w:rPr>
      </w:pPr>
      <w:r w:rsidRPr="0057070B">
        <w:rPr>
          <w:lang w:val="en-US"/>
        </w:rPr>
        <w:t>the next chapter is evaluation and discussion</w:t>
      </w:r>
      <w:r w:rsidR="003A365D" w:rsidRPr="0057070B">
        <w:rPr>
          <w:lang w:val="en-US"/>
        </w:rPr>
        <w:t xml:space="preserve"> where all the findings and result</w:t>
      </w:r>
      <w:r w:rsidR="003E538C" w:rsidRPr="0057070B">
        <w:rPr>
          <w:lang w:val="en-US"/>
        </w:rPr>
        <w:t>s</w:t>
      </w:r>
      <w:r w:rsidR="003A365D" w:rsidRPr="0057070B">
        <w:rPr>
          <w:lang w:val="en-US"/>
        </w:rPr>
        <w:t xml:space="preserve"> will be discussed.</w:t>
      </w:r>
      <w:r w:rsidR="0097127A" w:rsidRPr="0057070B">
        <w:rPr>
          <w:lang w:val="en-US"/>
        </w:rPr>
        <w:t xml:space="preserve"> </w:t>
      </w:r>
    </w:p>
    <w:p w14:paraId="2153725B" w14:textId="2F08EF0E" w:rsidR="00DE28B0" w:rsidRPr="0057070B" w:rsidRDefault="0097127A" w:rsidP="0057070B">
      <w:pPr>
        <w:pStyle w:val="ListParagraph"/>
        <w:numPr>
          <w:ilvl w:val="0"/>
          <w:numId w:val="9"/>
        </w:numPr>
        <w:rPr>
          <w:lang w:val="en-US"/>
        </w:rPr>
      </w:pPr>
      <w:r w:rsidRPr="0057070B">
        <w:rPr>
          <w:lang w:val="en-US"/>
        </w:rPr>
        <w:t>And the last chapter will be the conclusion and future scope.</w:t>
      </w:r>
    </w:p>
    <w:p w14:paraId="23437E74" w14:textId="408D46AA" w:rsidR="00545DC7" w:rsidRDefault="00545DC7" w:rsidP="00DE28B0">
      <w:pPr>
        <w:rPr>
          <w:lang w:val="en-US"/>
        </w:rPr>
      </w:pPr>
    </w:p>
    <w:p w14:paraId="3AB37BC6" w14:textId="721E3FCC" w:rsidR="00E6466A" w:rsidRDefault="006313D5" w:rsidP="00DE28B0">
      <w:pPr>
        <w:rPr>
          <w:lang w:val="en-US"/>
        </w:rPr>
      </w:pPr>
      <w:r>
        <w:rPr>
          <w:noProof/>
          <w:lang w:val="en-US"/>
        </w:rPr>
        <w:drawing>
          <wp:inline distT="0" distB="0" distL="0" distR="0" wp14:anchorId="00FAEAB4" wp14:editId="12465AA1">
            <wp:extent cx="5486400" cy="4137085"/>
            <wp:effectExtent l="19050" t="0" r="57150" b="15875"/>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0D827B9C" w14:textId="7F9F0203" w:rsidR="001C2E97" w:rsidRDefault="001C2E97" w:rsidP="00DE28B0">
      <w:pPr>
        <w:rPr>
          <w:lang w:val="en-US"/>
        </w:rPr>
      </w:pPr>
    </w:p>
    <w:p w14:paraId="121D3730" w14:textId="77777777" w:rsidR="001C2E97" w:rsidRDefault="001C2E97">
      <w:pPr>
        <w:spacing w:after="160"/>
        <w:jc w:val="left"/>
        <w:rPr>
          <w:lang w:val="en-US"/>
        </w:rPr>
      </w:pPr>
      <w:r>
        <w:rPr>
          <w:lang w:val="en-US"/>
        </w:rPr>
        <w:br w:type="page"/>
      </w:r>
    </w:p>
    <w:p w14:paraId="6D981D0A" w14:textId="1BB00522" w:rsidR="007810B4" w:rsidRDefault="001C2E97" w:rsidP="001C2E97">
      <w:pPr>
        <w:pStyle w:val="Heading1"/>
        <w:rPr>
          <w:lang w:val="en-US"/>
        </w:rPr>
      </w:pPr>
      <w:bookmarkStart w:id="8" w:name="_Toc48767209"/>
      <w:r>
        <w:rPr>
          <w:lang w:val="en-US"/>
        </w:rPr>
        <w:lastRenderedPageBreak/>
        <w:t>CHAPTER 2: LITERATURE REVIEW</w:t>
      </w:r>
      <w:r w:rsidR="00732E23">
        <w:rPr>
          <w:lang w:val="en-US"/>
        </w:rPr>
        <w:t xml:space="preserve"> &amp; RELATED WORK</w:t>
      </w:r>
      <w:bookmarkEnd w:id="8"/>
    </w:p>
    <w:p w14:paraId="32A47394" w14:textId="4D2CCA4B" w:rsidR="00964347" w:rsidRDefault="00237FCA" w:rsidP="00964347">
      <w:pPr>
        <w:rPr>
          <w:lang w:val="en-US"/>
        </w:rPr>
      </w:pPr>
      <w:r>
        <w:rPr>
          <w:lang w:val="en-US"/>
        </w:rPr>
        <w:t xml:space="preserve">This work is all about comparing the different latest </w:t>
      </w:r>
      <w:proofErr w:type="spellStart"/>
      <w:r>
        <w:rPr>
          <w:lang w:val="en-US"/>
        </w:rPr>
        <w:t>javascript</w:t>
      </w:r>
      <w:proofErr w:type="spellEnd"/>
      <w:r>
        <w:rPr>
          <w:lang w:val="en-US"/>
        </w:rPr>
        <w:t xml:space="preserve"> frameworks and evaluating them, which is nothing but benchmarking. </w:t>
      </w:r>
      <w:proofErr w:type="gramStart"/>
      <w:r>
        <w:rPr>
          <w:lang w:val="en-US"/>
        </w:rPr>
        <w:t>So</w:t>
      </w:r>
      <w:proofErr w:type="gramEnd"/>
      <w:r>
        <w:rPr>
          <w:lang w:val="en-US"/>
        </w:rPr>
        <w:t xml:space="preserve"> this chapter will discuss the background information on what is benchmarking and its importance in the field of technology, What are the frameworks and their importance </w:t>
      </w:r>
    </w:p>
    <w:p w14:paraId="4A597B55" w14:textId="2890552F" w:rsidR="00237FCA" w:rsidRDefault="0095466B" w:rsidP="0095466B">
      <w:pPr>
        <w:pStyle w:val="Heading2"/>
        <w:rPr>
          <w:lang w:val="en-US"/>
        </w:rPr>
      </w:pPr>
      <w:bookmarkStart w:id="9" w:name="_Toc48767210"/>
      <w:r>
        <w:rPr>
          <w:lang w:val="en-US"/>
        </w:rPr>
        <w:t>2.1 Benchmarking</w:t>
      </w:r>
      <w:bookmarkEnd w:id="9"/>
    </w:p>
    <w:p w14:paraId="40BB2134" w14:textId="22CCCF08" w:rsidR="00112E62" w:rsidRDefault="00112E62" w:rsidP="0095466B">
      <w:pPr>
        <w:rPr>
          <w:rStyle w:val="SubtitleChar"/>
        </w:rPr>
      </w:pPr>
      <w:r>
        <w:rPr>
          <w:lang w:val="en-US"/>
        </w:rPr>
        <w:t xml:space="preserve">According to the various sources, there are different ways of defining the benchmarks but more or less what is mean is the same. Here are some definitions of benchmarking by various sources, the International Organization for Standardization and the International Electrotechnical Commission has defined benchmark as </w:t>
      </w:r>
      <w:r w:rsidRPr="00112E62">
        <w:rPr>
          <w:i/>
          <w:iCs/>
          <w:lang w:val="en-US"/>
        </w:rPr>
        <w:t>“A standard against which results can be measured or assessed”</w:t>
      </w:r>
      <w:r>
        <w:rPr>
          <w:lang w:val="en-US"/>
        </w:rPr>
        <w:t xml:space="preserve"> in the same way IEEE defines benchmarking as </w:t>
      </w:r>
      <w:r w:rsidRPr="00112E62">
        <w:rPr>
          <w:i/>
          <w:iCs/>
          <w:lang w:val="en-US"/>
        </w:rPr>
        <w:t xml:space="preserve">“A standard against which measurements or comparison can be made” </w:t>
      </w:r>
      <w:r>
        <w:rPr>
          <w:lang w:val="en-US"/>
        </w:rPr>
        <w:t xml:space="preserve">According to </w:t>
      </w:r>
      <w:proofErr w:type="spellStart"/>
      <w:r>
        <w:rPr>
          <w:lang w:val="en-US"/>
        </w:rPr>
        <w:t>to</w:t>
      </w:r>
      <w:proofErr w:type="spellEnd"/>
      <w:r>
        <w:rPr>
          <w:lang w:val="en-US"/>
        </w:rPr>
        <w:t xml:space="preserve"> the </w:t>
      </w:r>
      <w:proofErr w:type="spellStart"/>
      <w:r w:rsidR="00EF04F7">
        <w:rPr>
          <w:lang w:val="en-US"/>
        </w:rPr>
        <w:t>Bouckaert</w:t>
      </w:r>
      <w:proofErr w:type="spellEnd"/>
      <w:r w:rsidR="00EF04F7">
        <w:rPr>
          <w:lang w:val="en-US"/>
        </w:rPr>
        <w:t xml:space="preserve">, Philips &amp; </w:t>
      </w:r>
      <w:r w:rsidR="00E220B0">
        <w:rPr>
          <w:lang w:val="en-US"/>
        </w:rPr>
        <w:t>Wa</w:t>
      </w:r>
      <w:r w:rsidR="00EF04F7">
        <w:rPr>
          <w:lang w:val="en-US"/>
        </w:rPr>
        <w:t>llander the computer benchmarking can be defined as computer benchmarking is “</w:t>
      </w:r>
      <w:r w:rsidR="00EF04F7">
        <w:rPr>
          <w:i/>
          <w:iCs/>
          <w:lang w:val="en-US"/>
        </w:rPr>
        <w:t>The act of measuring and evaluating computational performance, networking, protocols, device</w:t>
      </w:r>
      <w:r w:rsidR="00E220B0">
        <w:rPr>
          <w:i/>
          <w:iCs/>
          <w:lang w:val="en-US"/>
        </w:rPr>
        <w:t>,</w:t>
      </w:r>
      <w:r w:rsidR="00EF04F7">
        <w:rPr>
          <w:i/>
          <w:iCs/>
          <w:lang w:val="en-US"/>
        </w:rPr>
        <w:t xml:space="preserve"> and networks, under reference conditions, relative to a reference evaluation</w:t>
      </w:r>
      <w:r w:rsidR="00EF04F7">
        <w:rPr>
          <w:lang w:val="en-US"/>
        </w:rPr>
        <w:t xml:space="preserve">” </w:t>
      </w:r>
      <w:r w:rsidR="00EF04F7" w:rsidRPr="00EF04F7">
        <w:rPr>
          <w:rStyle w:val="SubtitleChar"/>
        </w:rPr>
        <w:fldChar w:fldCharType="begin" w:fldLock="1"/>
      </w:r>
      <w:r w:rsidR="00076A3D">
        <w:rPr>
          <w:rStyle w:val="SubtitleChar"/>
        </w:rPr>
        <w:instrText>ADDIN CSL_CITATION {"citationItems":[{"id":"ITEM-1","itemData":{"abstract":"The benchmarking concept is not new in the field of computing or computer networking. With “benchmarking tools”, one usually refers to a program or set of programs, used to evaluate the performance of a solution under certain reference conditions, relative to the performance of another solution. Since the 1970s, benchmarking techniques have been used to measure the performance of computers and computer networks. Benchmarking of applications and virtual machines in an Infrastructure-as-a-Service (IaaS) context is being researched in a BonFIRE experiment and the benchmarking of wired and wireless computer networks is put forward as a research topic in the research projects CREW and OneLab2. In this paper, we elaborate on the interpretation of the term “benchmarking” in these projects, and answer why research on benchmarking is still relevant today. After presenting a high-level generic benchmarking architecture, the possibilities of benchmarking are illustrated through two examples: benchmarking cloud services and benchmarking cognitive radio solutions.","author":[{"dropping-particle":"","family":"Bouckaert","given":"Stefan","non-dropping-particle":"","parse-names":false,"suffix":""},{"dropping-particle":"","family":"Gerwen","given":"Vanhie-van","non-dropping-particle":"","parse-names":false,"suffix":""},{"dropping-particle":"","family":"Moerman","given":"Ingrid","non-dropping-particle":"","parse-names":false,"suffix":""},{"dropping-particle":"","family":"Phillips","given":"Stephen C","non-dropping-particle":"","parse-names":false,"suffix":""},{"dropping-particle":"","family":"Wilander","given":"Jerker","non-dropping-particle":"","parse-names":false,"suffix":""},{"dropping-particle":"","family":"Rehman","given":"Shafqat Ur","non-dropping-particle":"","parse-names":false,"suffix":""},{"dropping-particle":"","family":"Dabbous","given":"Walid","non-dropping-particle":"","parse-names":false,"suffix":""},{"dropping-particle":"","family":"Turletti","given":"Thierry","non-dropping-particle":"","parse-names":false,"suffix":""}],"container-title":"EU FIRE White Paper","id":"ITEM-1","issue":"i","issued":{"date-parts":[["2011"]]},"page":"1-14","title":"Benchmarking computers and computer networks","type":"article-journal"},"uris":["http://www.mendeley.com/documents/?uuid=b73637af-f9a8-483d-8b54-bd31af5960ad"]}],"mendeley":{"formattedCitation":"(Bouckaert &lt;i&gt;et al.&lt;/i&gt;, 2011)","plainTextFormattedCitation":"(Bouckaert et al., 2011)","previouslyFormattedCitation":"(Bouckaert &lt;i&gt;et al.&lt;/i&gt;, 2011)"},"properties":{"noteIndex":0},"schema":"https://github.com/citation-style-language/schema/raw/master/csl-citation.json"}</w:instrText>
      </w:r>
      <w:r w:rsidR="00EF04F7" w:rsidRPr="00EF04F7">
        <w:rPr>
          <w:rStyle w:val="SubtitleChar"/>
        </w:rPr>
        <w:fldChar w:fldCharType="separate"/>
      </w:r>
      <w:r w:rsidR="00EF04F7" w:rsidRPr="00EF04F7">
        <w:rPr>
          <w:rStyle w:val="SubtitleChar"/>
          <w:noProof/>
        </w:rPr>
        <w:t>(Bouckaert et al., 2011)</w:t>
      </w:r>
      <w:r w:rsidR="00EF04F7" w:rsidRPr="00EF04F7">
        <w:rPr>
          <w:rStyle w:val="SubtitleChar"/>
        </w:rPr>
        <w:fldChar w:fldCharType="end"/>
      </w:r>
      <w:r w:rsidR="00E220B0">
        <w:rPr>
          <w:rStyle w:val="SubtitleChar"/>
        </w:rPr>
        <w:t>.</w:t>
      </w:r>
    </w:p>
    <w:p w14:paraId="78623191" w14:textId="1A7592FB" w:rsidR="00E220B0" w:rsidRDefault="00E220B0" w:rsidP="00E220B0">
      <w:pPr>
        <w:rPr>
          <w:rStyle w:val="SubtitleChar"/>
          <w:rFonts w:eastAsiaTheme="minorHAnsi"/>
          <w:i w:val="0"/>
          <w:color w:val="auto"/>
          <w:spacing w:val="0"/>
          <w:sz w:val="24"/>
        </w:rPr>
      </w:pPr>
      <w:r w:rsidRPr="00E220B0">
        <w:rPr>
          <w:rStyle w:val="SubtitleChar"/>
          <w:rFonts w:eastAsiaTheme="minorHAnsi"/>
          <w:i w:val="0"/>
          <w:color w:val="auto"/>
          <w:spacing w:val="0"/>
          <w:sz w:val="24"/>
        </w:rPr>
        <w:t>Now that definition of benchmarking is clear</w:t>
      </w:r>
      <w:r>
        <w:rPr>
          <w:rStyle w:val="SubtitleChar"/>
          <w:rFonts w:eastAsiaTheme="minorHAnsi"/>
          <w:i w:val="0"/>
          <w:color w:val="auto"/>
          <w:spacing w:val="0"/>
          <w:sz w:val="24"/>
        </w:rPr>
        <w:t>, let's see what are the computer benchmarking and their types and understand their importance.</w:t>
      </w:r>
    </w:p>
    <w:p w14:paraId="7B7C19E2" w14:textId="61538400" w:rsidR="007E64C4" w:rsidRDefault="002A506C" w:rsidP="00E220B0">
      <w:pPr>
        <w:rPr>
          <w:rStyle w:val="SubtitleChar"/>
        </w:rPr>
      </w:pPr>
      <w:r>
        <w:rPr>
          <w:rStyle w:val="SubtitleChar"/>
          <w:rFonts w:eastAsiaTheme="minorHAnsi"/>
          <w:i w:val="0"/>
          <w:color w:val="auto"/>
          <w:spacing w:val="0"/>
          <w:sz w:val="24"/>
        </w:rPr>
        <w:t>Be</w:t>
      </w:r>
      <w:r w:rsidR="00640BA0">
        <w:rPr>
          <w:rStyle w:val="SubtitleChar"/>
          <w:rFonts w:eastAsiaTheme="minorHAnsi"/>
          <w:i w:val="0"/>
          <w:color w:val="auto"/>
          <w:spacing w:val="0"/>
          <w:sz w:val="24"/>
        </w:rPr>
        <w:t>nchma</w:t>
      </w:r>
      <w:r>
        <w:rPr>
          <w:rStyle w:val="SubtitleChar"/>
          <w:rFonts w:eastAsiaTheme="minorHAnsi"/>
          <w:i w:val="0"/>
          <w:color w:val="auto"/>
          <w:spacing w:val="0"/>
          <w:sz w:val="24"/>
        </w:rPr>
        <w:t>rking is not a new concept. Benchmarking has been around for more than decades. It’s being used for comparing various platforms, different tools, different technologies, and their performances.</w:t>
      </w:r>
      <w:r w:rsidR="00C54BF4">
        <w:rPr>
          <w:rStyle w:val="SubtitleChar"/>
          <w:rFonts w:eastAsiaTheme="minorHAnsi"/>
          <w:i w:val="0"/>
          <w:color w:val="auto"/>
          <w:spacing w:val="0"/>
          <w:sz w:val="24"/>
        </w:rPr>
        <w:t xml:space="preserve"> </w:t>
      </w:r>
      <w:r w:rsidR="002B5F54">
        <w:rPr>
          <w:rStyle w:val="SubtitleChar"/>
          <w:rFonts w:eastAsiaTheme="minorHAnsi"/>
          <w:i w:val="0"/>
          <w:color w:val="auto"/>
          <w:spacing w:val="0"/>
          <w:sz w:val="24"/>
        </w:rPr>
        <w:t>It finds out differences between different components of the same families and tries to evaluate them.</w:t>
      </w:r>
      <w:r w:rsidR="00076A3D">
        <w:rPr>
          <w:rStyle w:val="SubtitleChar"/>
          <w:rFonts w:eastAsiaTheme="minorHAnsi"/>
          <w:i w:val="0"/>
          <w:color w:val="auto"/>
          <w:spacing w:val="0"/>
          <w:sz w:val="24"/>
        </w:rPr>
        <w:t xml:space="preserve"> </w:t>
      </w:r>
      <w:r w:rsidR="00076A3D" w:rsidRPr="00076A3D">
        <w:rPr>
          <w:rStyle w:val="SubtitleChar"/>
        </w:rPr>
        <w:fldChar w:fldCharType="begin" w:fldLock="1"/>
      </w:r>
      <w:r w:rsidR="00404858">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076A3D" w:rsidRPr="00076A3D">
        <w:rPr>
          <w:rStyle w:val="SubtitleChar"/>
        </w:rPr>
        <w:fldChar w:fldCharType="separate"/>
      </w:r>
      <w:r w:rsidR="00076A3D" w:rsidRPr="00076A3D">
        <w:rPr>
          <w:rStyle w:val="SubtitleChar"/>
          <w:noProof/>
        </w:rPr>
        <w:t>(Lawrence, 2017)</w:t>
      </w:r>
      <w:r w:rsidR="00076A3D" w:rsidRPr="00076A3D">
        <w:rPr>
          <w:rStyle w:val="SubtitleChar"/>
        </w:rPr>
        <w:fldChar w:fldCharType="end"/>
      </w:r>
      <w:r w:rsidR="00C221D6">
        <w:rPr>
          <w:rStyle w:val="SubtitleChar"/>
        </w:rPr>
        <w:t>.</w:t>
      </w:r>
      <w:r w:rsidR="009F0899">
        <w:rPr>
          <w:rStyle w:val="SubtitleChar"/>
        </w:rPr>
        <w:t xml:space="preserve"> </w:t>
      </w:r>
      <w:r w:rsidR="009F0899">
        <w:rPr>
          <w:rStyle w:val="SubtitleChar"/>
          <w:rFonts w:eastAsiaTheme="minorHAnsi"/>
          <w:i w:val="0"/>
          <w:iCs/>
          <w:color w:val="auto"/>
          <w:spacing w:val="0"/>
          <w:sz w:val="24"/>
        </w:rPr>
        <w:t>Benchmarking tools are nothing but the solutions which are developed to</w:t>
      </w:r>
      <w:r>
        <w:rPr>
          <w:rStyle w:val="SubtitleChar"/>
          <w:rFonts w:eastAsiaTheme="minorHAnsi"/>
          <w:i w:val="0"/>
          <w:color w:val="auto"/>
          <w:spacing w:val="0"/>
          <w:sz w:val="24"/>
        </w:rPr>
        <w:t xml:space="preserve"> </w:t>
      </w:r>
      <w:r w:rsidR="009F0899">
        <w:rPr>
          <w:rStyle w:val="SubtitleChar"/>
          <w:rFonts w:eastAsiaTheme="minorHAnsi"/>
          <w:i w:val="0"/>
          <w:color w:val="auto"/>
          <w:spacing w:val="0"/>
          <w:sz w:val="24"/>
        </w:rPr>
        <w:t xml:space="preserve">automate the process to evaluate the different metrics of different application in the customer environment. </w:t>
      </w:r>
      <w:r w:rsidR="00640BA0">
        <w:rPr>
          <w:rStyle w:val="SubtitleChar"/>
          <w:rFonts w:eastAsiaTheme="minorHAnsi"/>
          <w:i w:val="0"/>
          <w:color w:val="auto"/>
          <w:spacing w:val="0"/>
          <w:sz w:val="24"/>
        </w:rPr>
        <w:t xml:space="preserve">Benchmarking comes in handy for the organizations or individuals while choosing </w:t>
      </w:r>
      <w:r w:rsidR="00ED719F">
        <w:rPr>
          <w:rStyle w:val="SubtitleChar"/>
          <w:rFonts w:eastAsiaTheme="minorHAnsi"/>
          <w:i w:val="0"/>
          <w:color w:val="auto"/>
          <w:spacing w:val="0"/>
          <w:sz w:val="24"/>
        </w:rPr>
        <w:t xml:space="preserve">a </w:t>
      </w:r>
      <w:r w:rsidR="00640BA0">
        <w:rPr>
          <w:rStyle w:val="SubtitleChar"/>
          <w:rFonts w:eastAsiaTheme="minorHAnsi"/>
          <w:i w:val="0"/>
          <w:color w:val="auto"/>
          <w:spacing w:val="0"/>
          <w:sz w:val="24"/>
        </w:rPr>
        <w:t>particular tool or technology for their own need</w:t>
      </w:r>
      <w:r w:rsidR="00ED719F">
        <w:rPr>
          <w:rStyle w:val="SubtitleChar"/>
          <w:rFonts w:eastAsiaTheme="minorHAnsi"/>
          <w:i w:val="0"/>
          <w:color w:val="auto"/>
          <w:spacing w:val="0"/>
          <w:sz w:val="24"/>
        </w:rPr>
        <w:t>s</w:t>
      </w:r>
      <w:r w:rsidR="00640BA0">
        <w:rPr>
          <w:rStyle w:val="SubtitleChar"/>
          <w:rFonts w:eastAsiaTheme="minorHAnsi"/>
          <w:i w:val="0"/>
          <w:color w:val="auto"/>
          <w:spacing w:val="0"/>
          <w:sz w:val="24"/>
        </w:rPr>
        <w:t>, so while choosing that they can compare the different aspects of solutions instead of choosing one solution every time thinking of it as an only correct solution.</w:t>
      </w:r>
      <w:r w:rsidR="00ED719F">
        <w:rPr>
          <w:rStyle w:val="SubtitleChar"/>
          <w:rFonts w:eastAsiaTheme="minorHAnsi"/>
          <w:i w:val="0"/>
          <w:color w:val="auto"/>
          <w:spacing w:val="0"/>
          <w:sz w:val="24"/>
        </w:rPr>
        <w:t xml:space="preserve"> Benchmarking can also be helpful for the ones who are developing a new solution, so they can compare their result with the old solutions and get an idea of their solution to improving so overall it will help in standardization.</w:t>
      </w:r>
      <w:r w:rsidR="00404858">
        <w:rPr>
          <w:rStyle w:val="SubtitleChar"/>
          <w:rFonts w:eastAsiaTheme="minorHAnsi"/>
          <w:i w:val="0"/>
          <w:color w:val="auto"/>
          <w:spacing w:val="0"/>
          <w:sz w:val="24"/>
        </w:rPr>
        <w:t xml:space="preserve"> </w:t>
      </w:r>
      <w:r w:rsidR="00404858" w:rsidRPr="00404858">
        <w:rPr>
          <w:rStyle w:val="SubtitleChar"/>
        </w:rPr>
        <w:fldChar w:fldCharType="begin" w:fldLock="1"/>
      </w:r>
      <w:r w:rsidR="00F3515D">
        <w:rPr>
          <w:rStyle w:val="SubtitleChar"/>
        </w:rPr>
        <w:instrText>ADDIN CSL_CITATION {"citationItems":[{"id":"ITEM-1","itemData":{"abstract":"JavaScript is widely used in web-based applications and is increasingly popular with developers. So-called browser wars in recent years have focused on JavaScript performance, specifically claiming comparative results based on benchmark suites such as SunSpider and V8. In this paper we evaluate the behavior of JavaScript web applications from commercial web sites and compare this behavior with the benchmarks. We measure two specific areas of JavaScript runtime behavior: 1) functions and code and 2) events and handlers. We find that the benchmarks are not representative of many real web sites and that conclusions reached from measuring the benchmarks may be misleading. Specific common behaviors of real web sites that are underem-phasized in the benchmarks include event-driven execution, instruction mix similarity, cold-code dominance, and the prevalence of short functions. We hope our results will convince the JavaScript community to develop and adopt benchmarks that are more representative of real web applications.","author":[{"dropping-particle":"","family":"Ratanaworabhan","given":"Paruj","non-dropping-particle":"","parse-names":false,"suffix":""},{"dropping-particle":"","family":"Livshits","given":"Benjamin","non-dropping-particle":"","parse-names":false,"suffix":""},{"dropping-particle":"","family":"Zorn","given":"BG","non-dropping-particle":"","parse-names":false,"suffix":""}],"container-title":"Conference on Web applications","id":"ITEM-1","issued":{"date-parts":[["2010"]]},"title":"JSMeter: Comparing the behavior of JavaScript benchmarks with real web applications","type":"article-journal"},"uris":["http://www.mendeley.com/documents/?uuid=7f1e886c-5383-4fd7-b8a7-bef78fb93d4c"]}],"mendeley":{"formattedCitation":"(Ratanaworabhan, Livshits and Zorn, 2010)","plainTextFormattedCitation":"(Ratanaworabhan, Livshits and Zorn, 2010)","previouslyFormattedCitation":"(Ratanaworabhan, Livshits and Zorn, 2010)"},"properties":{"noteIndex":0},"schema":"https://github.com/citation-style-language/schema/raw/master/csl-citation.json"}</w:instrText>
      </w:r>
      <w:r w:rsidR="00404858" w:rsidRPr="00404858">
        <w:rPr>
          <w:rStyle w:val="SubtitleChar"/>
        </w:rPr>
        <w:fldChar w:fldCharType="separate"/>
      </w:r>
      <w:r w:rsidR="00404858" w:rsidRPr="00404858">
        <w:rPr>
          <w:rStyle w:val="SubtitleChar"/>
          <w:noProof/>
        </w:rPr>
        <w:t>(Ratanaworabhan, Livshits and Zorn, 2010)</w:t>
      </w:r>
      <w:r w:rsidR="00404858" w:rsidRPr="00404858">
        <w:rPr>
          <w:rStyle w:val="SubtitleChar"/>
        </w:rPr>
        <w:fldChar w:fldCharType="end"/>
      </w:r>
      <w:r w:rsidR="00B20039">
        <w:rPr>
          <w:rStyle w:val="SubtitleChar"/>
        </w:rPr>
        <w:t>.</w:t>
      </w:r>
    </w:p>
    <w:p w14:paraId="6B140588" w14:textId="13F0E5CE" w:rsidR="00BB11D5" w:rsidRDefault="00AA7665" w:rsidP="00BB11D5">
      <w:r>
        <w:t xml:space="preserve">There are two major categories of benchmarks </w:t>
      </w:r>
      <w:proofErr w:type="spellStart"/>
      <w:r>
        <w:t>i.e</w:t>
      </w:r>
      <w:proofErr w:type="spellEnd"/>
      <w:r>
        <w:t xml:space="preserve"> micro-benchmarks &amp; macro benchmark. Using micro-</w:t>
      </w:r>
      <w:proofErr w:type="gramStart"/>
      <w:r>
        <w:t>benchmarks</w:t>
      </w:r>
      <w:proofErr w:type="gramEnd"/>
      <w:r>
        <w:t xml:space="preserve"> a very small part of the portion of the application is evaluated or </w:t>
      </w:r>
      <w:proofErr w:type="spellStart"/>
      <w:r>
        <w:t>analyzed</w:t>
      </w:r>
      <w:proofErr w:type="spellEnd"/>
      <w:r>
        <w:t xml:space="preserve"> on the other hand in the macro benchmark are designed to </w:t>
      </w:r>
      <w:proofErr w:type="spellStart"/>
      <w:r>
        <w:t>analy</w:t>
      </w:r>
      <w:r w:rsidR="00A340B5">
        <w:t>z</w:t>
      </w:r>
      <w:r>
        <w:t>e</w:t>
      </w:r>
      <w:proofErr w:type="spellEnd"/>
      <w:r>
        <w:t xml:space="preserve"> the large and complex system on a bigger scale.</w:t>
      </w:r>
      <w:r w:rsidR="00A340B5">
        <w:t xml:space="preserve"> </w:t>
      </w:r>
      <w:r w:rsidR="0047703B">
        <w:t>The type of benchmarking used for this work will the microbenchmark because we will be evaluating a few parameters of a</w:t>
      </w:r>
      <w:r w:rsidR="00C351A4">
        <w:t>n</w:t>
      </w:r>
      <w:r w:rsidR="0047703B">
        <w:t xml:space="preserve"> entire web application.</w:t>
      </w:r>
      <w:r w:rsidR="00BB11D5">
        <w:t xml:space="preserve"> </w:t>
      </w:r>
      <w:r w:rsidR="00F3515D" w:rsidRPr="00F3515D">
        <w:rPr>
          <w:rStyle w:val="SubtitleChar"/>
        </w:rPr>
        <w:fldChar w:fldCharType="begin" w:fldLock="1"/>
      </w:r>
      <w:r w:rsidR="00363D8A">
        <w:rPr>
          <w:rStyle w:val="SubtitleChar"/>
        </w:rPr>
        <w:instrText>ADDIN CSL_CITATION {"citationItems":[{"id":"ITEM-1","itemData":{"author":[{"dropping-particle":"","family":"Seltzer","given":"Margo","non-dropping-particle":"","parse-names":false,"suffix":""},{"dropping-particle":"","family":"Krinsky","given":"David","non-dropping-particle":"","parse-names":false,"suffix":""},{"dropping-particle":"","family":"Smith","given":"Keith","non-dropping-particle":"","parse-names":false,"suffix":""},{"dropping-particle":"","family":"Zhang","given":"Xiaolan","non-dropping-particle":"","parse-names":false,"suffix":""}],"id":"ITEM-1","issued":{"date-parts":[["0"]]},"publisher":"IEEE","title":"The Case for Application-Specific Benchmarking","type":"article-journal"},"uris":["http://www.mendeley.com/documents/?uuid=74ad6acf-74bc-45f0-a262-1d1bf5c0e8e7"]}],"mendeley":{"formattedCitation":"(Seltzer &lt;i&gt;et al.&lt;/i&gt;, no date)","manualFormatting":"(Seltzer, Krinsky, Smith, Xiaolan Zhang, Harvard Uni)","plainTextFormattedCitation":"(Seltzer et al., no date)","previouslyFormattedCitation":"(Seltzer &lt;i&gt;et al.&lt;/i&gt;, no date)"},"properties":{"noteIndex":0},"schema":"https://github.com/citation-style-language/schema/raw/master/csl-citation.json"}</w:instrText>
      </w:r>
      <w:r w:rsidR="00F3515D" w:rsidRPr="00F3515D">
        <w:rPr>
          <w:rStyle w:val="SubtitleChar"/>
        </w:rPr>
        <w:fldChar w:fldCharType="separate"/>
      </w:r>
      <w:r w:rsidR="00F3515D" w:rsidRPr="00F3515D">
        <w:rPr>
          <w:rStyle w:val="SubtitleChar"/>
          <w:noProof/>
        </w:rPr>
        <w:t>(Seltzer, Krinsky, Smith, Xiaolan Zhang,</w:t>
      </w:r>
      <w:r w:rsidR="00F3515D">
        <w:rPr>
          <w:rStyle w:val="SubtitleChar"/>
          <w:noProof/>
        </w:rPr>
        <w:t xml:space="preserve"> </w:t>
      </w:r>
      <w:r w:rsidR="00F3515D" w:rsidRPr="00F3515D">
        <w:rPr>
          <w:rStyle w:val="SubtitleChar"/>
          <w:noProof/>
        </w:rPr>
        <w:t>Harvard Uni)</w:t>
      </w:r>
      <w:r w:rsidR="00F3515D" w:rsidRPr="00F3515D">
        <w:rPr>
          <w:rStyle w:val="SubtitleChar"/>
        </w:rPr>
        <w:fldChar w:fldCharType="end"/>
      </w:r>
      <w:r w:rsidR="00BB11D5">
        <w:rPr>
          <w:rStyle w:val="SubtitleChar"/>
        </w:rPr>
        <w:t xml:space="preserve">. </w:t>
      </w:r>
      <w:r w:rsidR="00BB11D5">
        <w:t xml:space="preserve">Now that we have a sufficient understanding of what benchmarking is and what is its importance. In </w:t>
      </w:r>
      <w:r w:rsidR="00BD2015">
        <w:t xml:space="preserve">the </w:t>
      </w:r>
      <w:r w:rsidR="00BB11D5">
        <w:t>next section</w:t>
      </w:r>
      <w:r w:rsidR="00A072D4">
        <w:t>,</w:t>
      </w:r>
      <w:r w:rsidR="00BB11D5">
        <w:t xml:space="preserve"> let</w:t>
      </w:r>
      <w:r w:rsidR="00A072D4">
        <w:t>'</w:t>
      </w:r>
      <w:r w:rsidR="00BB11D5">
        <w:t>s understand wha</w:t>
      </w:r>
      <w:r w:rsidR="00A072D4">
        <w:t>t</w:t>
      </w:r>
      <w:r w:rsidR="00BB11D5">
        <w:t xml:space="preserve"> are </w:t>
      </w:r>
      <w:proofErr w:type="spellStart"/>
      <w:r w:rsidR="00BB11D5">
        <w:t>Javascript</w:t>
      </w:r>
      <w:proofErr w:type="spellEnd"/>
      <w:r w:rsidR="00BB11D5">
        <w:t xml:space="preserve"> frameworks and its importance.</w:t>
      </w:r>
    </w:p>
    <w:p w14:paraId="6E0E31CF" w14:textId="1681EA8B" w:rsidR="00370C56" w:rsidRDefault="00370C56" w:rsidP="00370C56">
      <w:pPr>
        <w:pStyle w:val="Heading2"/>
      </w:pPr>
      <w:bookmarkStart w:id="10" w:name="_Toc48767211"/>
      <w:r w:rsidRPr="00370C56">
        <w:t>2.</w:t>
      </w:r>
      <w:r w:rsidR="00A84175">
        <w:t>2</w:t>
      </w:r>
      <w:r w:rsidRPr="00370C56">
        <w:t xml:space="preserve"> Frameworks &amp; </w:t>
      </w:r>
      <w:proofErr w:type="spellStart"/>
      <w:r w:rsidRPr="00370C56">
        <w:t>Javascript</w:t>
      </w:r>
      <w:proofErr w:type="spellEnd"/>
      <w:r w:rsidRPr="00370C56">
        <w:t xml:space="preserve"> Frameworks</w:t>
      </w:r>
      <w:bookmarkEnd w:id="10"/>
    </w:p>
    <w:p w14:paraId="03539934" w14:textId="60FF7AD2" w:rsidR="00472BC7" w:rsidRDefault="00472BC7" w:rsidP="00472BC7">
      <w:r>
        <w:t xml:space="preserve">In the introduction section, the concept of frameworks and </w:t>
      </w:r>
      <w:proofErr w:type="spellStart"/>
      <w:r>
        <w:t>javascript</w:t>
      </w:r>
      <w:proofErr w:type="spellEnd"/>
      <w:r>
        <w:t xml:space="preserve"> frameworks is discussed briefly. But in this section, we will try to get into a deeper level and try to understand what are they and their importance.</w:t>
      </w:r>
    </w:p>
    <w:p w14:paraId="4417B849" w14:textId="1E3AEF77" w:rsidR="001B2FB5" w:rsidRDefault="001B2FB5" w:rsidP="00472BC7">
      <w:pPr>
        <w:rPr>
          <w:b/>
          <w:bCs/>
        </w:rPr>
      </w:pPr>
      <w:r w:rsidRPr="001B2FB5">
        <w:rPr>
          <w:b/>
          <w:bCs/>
        </w:rPr>
        <w:t>2.</w:t>
      </w:r>
      <w:r w:rsidR="00A84175">
        <w:rPr>
          <w:b/>
          <w:bCs/>
        </w:rPr>
        <w:t>2</w:t>
      </w:r>
      <w:r w:rsidRPr="001B2FB5">
        <w:rPr>
          <w:b/>
          <w:bCs/>
        </w:rPr>
        <w:t>.1 Frameworks</w:t>
      </w:r>
    </w:p>
    <w:p w14:paraId="12B5D35D" w14:textId="7FFCE1E1" w:rsidR="00213BC2" w:rsidRDefault="00E7526F" w:rsidP="00213BC2">
      <w:pPr>
        <w:rPr>
          <w:rStyle w:val="SubtitleChar"/>
        </w:rPr>
      </w:pPr>
      <w:r>
        <w:t>Frameworks can be defined in many different ways.</w:t>
      </w:r>
      <w:r w:rsidR="0087103B">
        <w:t xml:space="preserve"> According to Ralph E. Johnson, </w:t>
      </w:r>
      <w:r w:rsidR="0087103B" w:rsidRPr="00363D8A">
        <w:rPr>
          <w:rStyle w:val="TitleChar"/>
        </w:rPr>
        <w:t xml:space="preserve">“Framework is nothing but a reusable system build to use in all part of software which is represented by </w:t>
      </w:r>
      <w:r w:rsidR="0087103B" w:rsidRPr="00363D8A">
        <w:rPr>
          <w:rStyle w:val="TitleChar"/>
        </w:rPr>
        <w:lastRenderedPageBreak/>
        <w:t>predefined abstract classes and the way their instances interact”</w:t>
      </w:r>
      <w:r w:rsidR="00363D8A" w:rsidRPr="00363D8A">
        <w:rPr>
          <w:rStyle w:val="SubtitleChar"/>
        </w:rPr>
        <w:fldChar w:fldCharType="begin" w:fldLock="1"/>
      </w:r>
      <w:r w:rsidR="0088215F">
        <w:rPr>
          <w:rStyle w:val="SubtitleChar"/>
        </w:rPr>
        <w:instrText>ADDIN CSL_CITATION {"citationItems":[{"id":"ITEM-1","itemData":{"DOI":"10.1145/262793.262799","ISSN":"00010782","abstract":"How frameworks compare to other object-oriented reuse techniques.","author":[{"dropping-particle":"","family":"Johnson","given":"Ralph E.","non-dropping-particle":"","parse-names":false,"suffix":""}],"container-title":"Communications of the ACM","id":"ITEM-1","issue":"10","issued":{"date-parts":[["1997"]]},"page":"39-42","title":"Frameworks = (Components + Patterns)","type":"article-journal","volume":"40"},"uris":["http://www.mendeley.com/documents/?uuid=ac2e0af2-8b41-402a-8975-7ac465abc1e4"]}],"mendeley":{"formattedCitation":"(Johnson, 1997)","plainTextFormattedCitation":"(Johnson, 1997)","previouslyFormattedCitation":"(Johnson, 1997)"},"properties":{"noteIndex":0},"schema":"https://github.com/citation-style-language/schema/raw/master/csl-citation.json"}</w:instrText>
      </w:r>
      <w:r w:rsidR="00363D8A" w:rsidRPr="00363D8A">
        <w:rPr>
          <w:rStyle w:val="SubtitleChar"/>
        </w:rPr>
        <w:fldChar w:fldCharType="separate"/>
      </w:r>
      <w:r w:rsidR="00363D8A" w:rsidRPr="00363D8A">
        <w:rPr>
          <w:rStyle w:val="SubtitleChar"/>
          <w:noProof/>
        </w:rPr>
        <w:t>(Johnson, 1997)</w:t>
      </w:r>
      <w:r w:rsidR="00363D8A" w:rsidRPr="00363D8A">
        <w:rPr>
          <w:rStyle w:val="SubtitleChar"/>
        </w:rPr>
        <w:fldChar w:fldCharType="end"/>
      </w:r>
      <w:r w:rsidR="00363D8A">
        <w:rPr>
          <w:rStyle w:val="SubtitleChar"/>
        </w:rPr>
        <w:t xml:space="preserve">. </w:t>
      </w:r>
      <w:r w:rsidR="00363D8A">
        <w:t xml:space="preserve">Further, he gives the second definition as </w:t>
      </w:r>
      <w:r w:rsidR="00363D8A" w:rsidRPr="0088215F">
        <w:rPr>
          <w:i/>
          <w:iCs/>
        </w:rPr>
        <w:t>“Framework is a skeleton of software which can be modified the way developer</w:t>
      </w:r>
      <w:r w:rsidR="0088215F">
        <w:rPr>
          <w:i/>
          <w:iCs/>
        </w:rPr>
        <w:t>s</w:t>
      </w:r>
      <w:r w:rsidR="00363D8A" w:rsidRPr="0088215F">
        <w:rPr>
          <w:i/>
          <w:iCs/>
        </w:rPr>
        <w:t xml:space="preserve"> want to for satisfying the needs according to the software”</w:t>
      </w:r>
      <w:r w:rsidR="0088215F">
        <w:rPr>
          <w:i/>
          <w:iCs/>
        </w:rPr>
        <w:t xml:space="preserve"> </w:t>
      </w:r>
      <w:r w:rsidR="0088215F" w:rsidRPr="0088215F">
        <w:rPr>
          <w:rStyle w:val="SubtitleChar"/>
        </w:rPr>
        <w:fldChar w:fldCharType="begin" w:fldLock="1"/>
      </w:r>
      <w:r w:rsidR="00810DE7">
        <w:rPr>
          <w:rStyle w:val="SubtitleChar"/>
        </w:rPr>
        <w:instrText>ADDIN CSL_CITATION {"citationItems":[{"id":"ITEM-1","itemData":{"DOI":"10.1145/262793.262799","ISSN":"00010782","abstract":"How frameworks compare to other object-oriented reuse techniques.","author":[{"dropping-particle":"","family":"Johnson","given":"Ralph E.","non-dropping-particle":"","parse-names":false,"suffix":""}],"container-title":"Communications of the ACM","id":"ITEM-1","issue":"10","issued":{"date-parts":[["1997"]]},"page":"39-42","title":"Frameworks = (Components + Patterns)","type":"article-journal","volume":"40"},"uris":["http://www.mendeley.com/documents/?uuid=ac2e0af2-8b41-402a-8975-7ac465abc1e4"]}],"mendeley":{"formattedCitation":"(Johnson, 1997)","plainTextFormattedCitation":"(Johnson, 1997)","previouslyFormattedCitation":"(Johnson, 1997)"},"properties":{"noteIndex":0},"schema":"https://github.com/citation-style-language/schema/raw/master/csl-citation.json"}</w:instrText>
      </w:r>
      <w:r w:rsidR="0088215F" w:rsidRPr="0088215F">
        <w:rPr>
          <w:rStyle w:val="SubtitleChar"/>
        </w:rPr>
        <w:fldChar w:fldCharType="separate"/>
      </w:r>
      <w:r w:rsidR="0088215F" w:rsidRPr="0088215F">
        <w:rPr>
          <w:rStyle w:val="SubtitleChar"/>
          <w:noProof/>
        </w:rPr>
        <w:t>(Johnson, 1997)</w:t>
      </w:r>
      <w:r w:rsidR="0088215F" w:rsidRPr="0088215F">
        <w:rPr>
          <w:rStyle w:val="SubtitleChar"/>
        </w:rPr>
        <w:fldChar w:fldCharType="end"/>
      </w:r>
      <w:r w:rsidR="0088215F">
        <w:rPr>
          <w:rStyle w:val="SubtitleChar"/>
        </w:rPr>
        <w:t xml:space="preserve">. </w:t>
      </w:r>
      <w:r w:rsidR="0088215F">
        <w:t>These two definitions are not different, there phrasing is different but what they mean is the same. The first definitions talk about the way it works while the second one talks about its structural aspect. Moreover, both definitions simplify the difficulty of defining frameworks.</w:t>
      </w:r>
      <w:r w:rsidR="00810DE7">
        <w:t xml:space="preserve"> </w:t>
      </w:r>
      <w:r w:rsidR="00810DE7" w:rsidRPr="00810DE7">
        <w:rPr>
          <w:rStyle w:val="SubtitleChar"/>
        </w:rPr>
        <w:fldChar w:fldCharType="begin" w:fldLock="1"/>
      </w:r>
      <w:r w:rsidR="000848F2">
        <w:rPr>
          <w:rStyle w:val="SubtitleChar"/>
        </w:rPr>
        <w:instrText>ADDIN CSL_CITATION {"citationItems":[{"id":"ITEM-1","itemData":{"DOI":"10.1145/262793.262799","ISSN":"00010782","abstract":"How frameworks compare to other object-oriented reuse techniques.","author":[{"dropping-particle":"","family":"Johnson","given":"Ralph E.","non-dropping-particle":"","parse-names":false,"suffix":""}],"container-title":"Communications of the ACM","id":"ITEM-1","issue":"10","issued":{"date-parts":[["1997"]]},"page":"39-42","title":"Frameworks = (Components + Patterns)","type":"article-journal","volume":"40"},"uris":["http://www.mendeley.com/documents/?uuid=ac2e0af2-8b41-402a-8975-7ac465abc1e4"]}],"mendeley":{"formattedCitation":"(Johnson, 1997)","plainTextFormattedCitation":"(Johnson, 1997)","previouslyFormattedCitation":"(Johnson, 1997)"},"properties":{"noteIndex":0},"schema":"https://github.com/citation-style-language/schema/raw/master/csl-citation.json"}</w:instrText>
      </w:r>
      <w:r w:rsidR="00810DE7" w:rsidRPr="00810DE7">
        <w:rPr>
          <w:rStyle w:val="SubtitleChar"/>
        </w:rPr>
        <w:fldChar w:fldCharType="separate"/>
      </w:r>
      <w:r w:rsidR="00810DE7" w:rsidRPr="00810DE7">
        <w:rPr>
          <w:rStyle w:val="SubtitleChar"/>
          <w:noProof/>
        </w:rPr>
        <w:t>(Johnson, 1997)</w:t>
      </w:r>
      <w:r w:rsidR="00810DE7" w:rsidRPr="00810DE7">
        <w:rPr>
          <w:rStyle w:val="SubtitleChar"/>
        </w:rPr>
        <w:fldChar w:fldCharType="end"/>
      </w:r>
      <w:r w:rsidR="00213BC2">
        <w:rPr>
          <w:rStyle w:val="SubtitleChar"/>
        </w:rPr>
        <w:t xml:space="preserve">. </w:t>
      </w:r>
      <w:r w:rsidR="00213BC2">
        <w:t xml:space="preserve">Therefore it can be said that frameworks are </w:t>
      </w:r>
      <w:proofErr w:type="spellStart"/>
      <w:r w:rsidR="00213BC2">
        <w:t>build</w:t>
      </w:r>
      <w:proofErr w:type="spellEnd"/>
      <w:r w:rsidR="00213BC2">
        <w:t xml:space="preserve"> to allow developers to solve the problems that frameworks are capable of. </w:t>
      </w:r>
      <w:r w:rsidR="000848F2" w:rsidRPr="000848F2">
        <w:rPr>
          <w:rStyle w:val="SubtitleChar"/>
        </w:rPr>
        <w:fldChar w:fldCharType="begin" w:fldLock="1"/>
      </w:r>
      <w:r w:rsidR="00061840">
        <w:rPr>
          <w:rStyle w:val="SubtitleChar"/>
        </w:rPr>
        <w:instrText>ADDIN CSL_CITATION {"citationItems":[{"id":"ITEM-1","itemData":{"DOI":"10.1109/ICSE.2003.1201256","ISSN":"0270-5257","abstract":"The knowledge required to develop complex software has historically existed in programming folklore, the heads of experienced developers, or buried deep in the code. These locations are not ideal since the effort required to capture and evolve this knowledge is expensive, time-consuming, and error-prone. Many popular software modeling methods and tools address certain aspects of these problems by documenting how a system is designed However they only support limited portions of software development and do not articulate why a system is designed in a particular way, which complicates subsequent software reuse and evolution. Patterns, frameworks, and middleware are increasingly popular techniques for addressing key aspects of the challenges outlined above. Patterns codify reusable design expertise that provides time-proven solutions to commonly occurring software problems that arise in particular contexts and domains. Frameworks provide both a reusable product-line architecture [1] - guided by patterns - for a family of related applications and an integrated set of collaborating components that implement concrete realizations of the architecture. Middleware is reusable software that leverages patterns and frameworks to bridge the gap between the functional requirements of applications and the underlying operating systems, network protocol stacks, and databases. This paper presents an overview of patterns, frameworks, and middleware, describes how these technologies complement each other to enhance reuse and productivity, and then illustrates how they have been applied successfully in practice to improve the reusability and quality of complex software systems.","author":[{"dropping-particle":"","family":"Schmidt","given":"D C","non-dropping-particle":"","parse-names":false,"suffix":""},{"dropping-particle":"","family":"Buschmann","given":"F","non-dropping-particle":"","parse-names":false,"suffix":""}],"container-title":"25th International Conference on Software Engineering, 2003. Proceedings.","id":"ITEM-1","issued":{"date-parts":[["2003","5"]]},"page":"694-704","title":"Patterns, frameworks, and middleware: their synergistic relationships","type":"paper-conference"},"uris":["http://www.mendeley.com/documents/?uuid=4044e468-e3a9-4790-98eb-d50ac5cdccba"]}],"mendeley":{"formattedCitation":"(Schmidt and Buschmann, 2003)","plainTextFormattedCitation":"(Schmidt and Buschmann, 2003)","previouslyFormattedCitation":"(Schmidt and Buschmann, 2003)"},"properties":{"noteIndex":0},"schema":"https://github.com/citation-style-language/schema/raw/master/csl-citation.json"}</w:instrText>
      </w:r>
      <w:r w:rsidR="000848F2" w:rsidRPr="000848F2">
        <w:rPr>
          <w:rStyle w:val="SubtitleChar"/>
        </w:rPr>
        <w:fldChar w:fldCharType="separate"/>
      </w:r>
      <w:r w:rsidR="000848F2" w:rsidRPr="000848F2">
        <w:rPr>
          <w:rStyle w:val="SubtitleChar"/>
          <w:noProof/>
        </w:rPr>
        <w:t>(Schmidt and Buschmann, 2003)</w:t>
      </w:r>
      <w:r w:rsidR="000848F2" w:rsidRPr="000848F2">
        <w:rPr>
          <w:rStyle w:val="SubtitleChar"/>
        </w:rPr>
        <w:fldChar w:fldCharType="end"/>
      </w:r>
      <w:r w:rsidR="000848F2">
        <w:rPr>
          <w:rStyle w:val="SubtitleChar"/>
        </w:rPr>
        <w:t>.</w:t>
      </w:r>
    </w:p>
    <w:p w14:paraId="1EC78654" w14:textId="2E777954" w:rsidR="00187D3D" w:rsidRDefault="00187D3D" w:rsidP="00187D3D">
      <w:r>
        <w:t>We can all agree that how technologies have become competitive &amp; challenging over the years. Therefore, there are certain characteristics that any tool or frameworks should possess to sustain in this highly competitive market. These characteristics are as follows</w:t>
      </w:r>
    </w:p>
    <w:p w14:paraId="38765060" w14:textId="5B969346" w:rsidR="00187D3D" w:rsidRDefault="009A587D" w:rsidP="003839F6">
      <w:pPr>
        <w:pStyle w:val="ListParagraph"/>
        <w:numPr>
          <w:ilvl w:val="0"/>
          <w:numId w:val="6"/>
        </w:numPr>
      </w:pPr>
      <w:r w:rsidRPr="003839F6">
        <w:rPr>
          <w:b/>
          <w:bCs/>
        </w:rPr>
        <w:t>Affordability:</w:t>
      </w:r>
      <w:r>
        <w:t xml:space="preserve"> Affordability states that the total ownership costs of software acquisition and should not be very high.</w:t>
      </w:r>
    </w:p>
    <w:p w14:paraId="3A9CCE3B" w14:textId="0CFF08FF" w:rsidR="009A587D" w:rsidRDefault="009A587D" w:rsidP="003839F6">
      <w:pPr>
        <w:pStyle w:val="ListParagraph"/>
        <w:numPr>
          <w:ilvl w:val="0"/>
          <w:numId w:val="6"/>
        </w:numPr>
      </w:pPr>
      <w:r w:rsidRPr="003839F6">
        <w:rPr>
          <w:b/>
          <w:bCs/>
        </w:rPr>
        <w:t>Extensibility:</w:t>
      </w:r>
      <w:r>
        <w:t xml:space="preserve"> It should be compatible with the new updated to address new requirements so it will be adopted in the market even for new requirements.</w:t>
      </w:r>
    </w:p>
    <w:p w14:paraId="2F08E3CC" w14:textId="3A567291" w:rsidR="00981948" w:rsidRDefault="00981948" w:rsidP="003839F6">
      <w:pPr>
        <w:pStyle w:val="ListParagraph"/>
        <w:numPr>
          <w:ilvl w:val="0"/>
          <w:numId w:val="6"/>
        </w:numPr>
      </w:pPr>
      <w:r w:rsidRPr="003839F6">
        <w:rPr>
          <w:b/>
          <w:bCs/>
        </w:rPr>
        <w:t>Flexibility:</w:t>
      </w:r>
      <w:r>
        <w:t xml:space="preserve"> Should support the emerging technologies</w:t>
      </w:r>
    </w:p>
    <w:p w14:paraId="6BA0AE7E" w14:textId="3DD34681" w:rsidR="00981948" w:rsidRDefault="00981948" w:rsidP="003839F6">
      <w:pPr>
        <w:pStyle w:val="ListParagraph"/>
        <w:numPr>
          <w:ilvl w:val="0"/>
          <w:numId w:val="6"/>
        </w:numPr>
      </w:pPr>
      <w:r w:rsidRPr="003839F6">
        <w:rPr>
          <w:b/>
          <w:bCs/>
        </w:rPr>
        <w:t>Portability:</w:t>
      </w:r>
      <w:r>
        <w:t xml:space="preserve"> It should not be bounded to a specific environment like OS. It should be multipurpose and platform or environment independent.</w:t>
      </w:r>
    </w:p>
    <w:p w14:paraId="7920CD0C" w14:textId="50F98795" w:rsidR="00981948" w:rsidRDefault="00981948" w:rsidP="003839F6">
      <w:pPr>
        <w:pStyle w:val="ListParagraph"/>
        <w:numPr>
          <w:ilvl w:val="0"/>
          <w:numId w:val="6"/>
        </w:numPr>
      </w:pPr>
      <w:r w:rsidRPr="003839F6">
        <w:rPr>
          <w:b/>
          <w:bCs/>
        </w:rPr>
        <w:t>Reliability:</w:t>
      </w:r>
      <w:r>
        <w:t xml:space="preserve"> To make sure that built applications are robust and tolerant of future faults.</w:t>
      </w:r>
    </w:p>
    <w:p w14:paraId="0FD347CF" w14:textId="4DF5CCA0" w:rsidR="00981948" w:rsidRDefault="00981948" w:rsidP="003839F6">
      <w:pPr>
        <w:pStyle w:val="ListParagraph"/>
        <w:numPr>
          <w:ilvl w:val="0"/>
          <w:numId w:val="6"/>
        </w:numPr>
      </w:pPr>
      <w:r w:rsidRPr="003839F6">
        <w:rPr>
          <w:b/>
          <w:bCs/>
        </w:rPr>
        <w:t>Scalability:</w:t>
      </w:r>
      <w:r>
        <w:t xml:space="preserve"> </w:t>
      </w:r>
      <w:r w:rsidR="00EF0D37">
        <w:t>The a</w:t>
      </w:r>
      <w:r>
        <w:t>pplication should be able to handle a large number of requests or clients simultaneously.</w:t>
      </w:r>
    </w:p>
    <w:p w14:paraId="69B80491" w14:textId="68A3FAC1" w:rsidR="00081F1A" w:rsidRPr="00EE14C6" w:rsidRDefault="00081F1A" w:rsidP="003839F6">
      <w:pPr>
        <w:pStyle w:val="ListParagraph"/>
        <w:numPr>
          <w:ilvl w:val="0"/>
          <w:numId w:val="6"/>
        </w:numPr>
        <w:rPr>
          <w:rStyle w:val="SubtitleChar"/>
          <w:rFonts w:eastAsiaTheme="minorHAnsi"/>
          <w:i w:val="0"/>
          <w:color w:val="auto"/>
          <w:spacing w:val="0"/>
          <w:sz w:val="24"/>
        </w:rPr>
      </w:pPr>
      <w:r w:rsidRPr="003839F6">
        <w:rPr>
          <w:b/>
          <w:bCs/>
        </w:rPr>
        <w:t>Trustworthiness:</w:t>
      </w:r>
      <w:r>
        <w:t xml:space="preserve"> To ensure integrity confidentiality and availability in distributes systems.</w:t>
      </w:r>
      <w:r w:rsidR="00061840">
        <w:t xml:space="preserve"> </w:t>
      </w:r>
      <w:r w:rsidR="00061840" w:rsidRPr="00061840">
        <w:rPr>
          <w:rStyle w:val="SubtitleChar"/>
        </w:rPr>
        <w:fldChar w:fldCharType="begin" w:fldLock="1"/>
      </w:r>
      <w:r w:rsidR="000053B9">
        <w:rPr>
          <w:rStyle w:val="SubtitleChar"/>
        </w:rPr>
        <w:instrText>ADDIN CSL_CITATION {"citationItems":[{"id":"ITEM-1","itemData":{"DOI":"10.1109/ICSE.2003.1201256","ISSN":"0270-5257","abstract":"The knowledge required to develop complex software has historically existed in programming folklore, the heads of experienced developers, or buried deep in the code. These locations are not ideal since the effort required to capture and evolve this knowledge is expensive, time-consuming, and error-prone. Many popular software modeling methods and tools address certain aspects of these problems by documenting how a system is designed However they only support limited portions of software development and do not articulate why a system is designed in a particular way, which complicates subsequent software reuse and evolution. Patterns, frameworks, and middleware are increasingly popular techniques for addressing key aspects of the challenges outlined above. Patterns codify reusable design expertise that provides time-proven solutions to commonly occurring software problems that arise in particular contexts and domains. Frameworks provide both a reusable product-line architecture [1] - guided by patterns - for a family of related applications and an integrated set of collaborating components that implement concrete realizations of the architecture. Middleware is reusable software that leverages patterns and frameworks to bridge the gap between the functional requirements of applications and the underlying operating systems, network protocol stacks, and databases. This paper presents an overview of patterns, frameworks, and middleware, describes how these technologies complement each other to enhance reuse and productivity, and then illustrates how they have been applied successfully in practice to improve the reusability and quality of complex software systems.","author":[{"dropping-particle":"","family":"Schmidt","given":"D C","non-dropping-particle":"","parse-names":false,"suffix":""},{"dropping-particle":"","family":"Buschmann","given":"F","non-dropping-particle":"","parse-names":false,"suffix":""}],"container-title":"25th International Conference on Software Engineering, 2003. Proceedings.","id":"ITEM-1","issued":{"date-parts":[["2003","5"]]},"page":"694-704","title":"Patterns, frameworks, and middleware: their synergistic relationships","type":"paper-conference"},"uris":["http://www.mendeley.com/documents/?uuid=4044e468-e3a9-4790-98eb-d50ac5cdccba"]}],"mendeley":{"formattedCitation":"(Schmidt and Buschmann, 2003)","plainTextFormattedCitation":"(Schmidt and Buschmann, 2003)","previouslyFormattedCitation":"(Schmidt and Buschmann, 2003)"},"properties":{"noteIndex":0},"schema":"https://github.com/citation-style-language/schema/raw/master/csl-citation.json"}</w:instrText>
      </w:r>
      <w:r w:rsidR="00061840" w:rsidRPr="00061840">
        <w:rPr>
          <w:rStyle w:val="SubtitleChar"/>
        </w:rPr>
        <w:fldChar w:fldCharType="separate"/>
      </w:r>
      <w:r w:rsidR="00061840" w:rsidRPr="00061840">
        <w:rPr>
          <w:rStyle w:val="SubtitleChar"/>
          <w:noProof/>
        </w:rPr>
        <w:t>(Schmidt and Buschmann, 2003)</w:t>
      </w:r>
      <w:r w:rsidR="00061840" w:rsidRPr="00061840">
        <w:rPr>
          <w:rStyle w:val="SubtitleChar"/>
        </w:rPr>
        <w:fldChar w:fldCharType="end"/>
      </w:r>
      <w:r w:rsidR="002B6122">
        <w:rPr>
          <w:rStyle w:val="SubtitleChar"/>
        </w:rPr>
        <w:t xml:space="preserve"> </w:t>
      </w:r>
    </w:p>
    <w:p w14:paraId="2ADF99B9" w14:textId="4E800700" w:rsidR="00EE14C6" w:rsidRDefault="00A84175" w:rsidP="00A84175">
      <w:pPr>
        <w:pStyle w:val="Heading2"/>
      </w:pPr>
      <w:bookmarkStart w:id="11" w:name="_Toc48767212"/>
      <w:r>
        <w:t>2.2.2 JavaScript,</w:t>
      </w:r>
      <w:r w:rsidR="002B6122">
        <w:t xml:space="preserve"> </w:t>
      </w:r>
      <w:r>
        <w:t>JavaScript Frameworks &amp; SPA frameworks</w:t>
      </w:r>
      <w:bookmarkEnd w:id="11"/>
    </w:p>
    <w:p w14:paraId="448F47EC" w14:textId="32817F03" w:rsidR="00915735" w:rsidRDefault="00C1658B" w:rsidP="0034403D">
      <w:r>
        <w:t xml:space="preserve">JavaScript was designed by Brendan </w:t>
      </w:r>
      <w:proofErr w:type="spellStart"/>
      <w:r>
        <w:t>Eich</w:t>
      </w:r>
      <w:proofErr w:type="spellEnd"/>
      <w:r>
        <w:t xml:space="preserve"> at Netscape. It is an object-oriented programming language focused </w:t>
      </w:r>
      <w:r w:rsidR="00CF6FB4">
        <w:t>on</w:t>
      </w:r>
      <w:r>
        <w:t xml:space="preserve"> nonprogrammers to extend the support for client-side code execution.</w:t>
      </w:r>
      <w:r w:rsidR="00CF6FB4">
        <w:t xml:space="preserve"> It does not concept of classes and does not support encapsulation. It does not even have structured programming like other programming languages like JAVA, C, C++</w:t>
      </w:r>
      <w:r w:rsidR="005D3FA4">
        <w:t>. JavaScript believes in flexibility.</w:t>
      </w:r>
      <w:r w:rsidR="00CA0961">
        <w:t xml:space="preserve"> No one can deny the success of JavaScript, if we talk about the numbers 97 out of 100 websites use JavaScript as their client-side scripting.</w:t>
      </w:r>
      <w:r w:rsidR="009F48B1">
        <w:t xml:space="preserve"> Sometimes this language is also referred to as general-purpose programming language.</w:t>
      </w:r>
      <w:r w:rsidR="001D6517">
        <w:t xml:space="preserve"> </w:t>
      </w:r>
      <w:r w:rsidR="000053B9" w:rsidRPr="000053B9">
        <w:rPr>
          <w:rStyle w:val="SubtitleChar"/>
        </w:rPr>
        <w:fldChar w:fldCharType="begin" w:fldLock="1"/>
      </w:r>
      <w:r w:rsidR="005C25CF">
        <w:rPr>
          <w:rStyle w:val="SubtitleChar"/>
        </w:rPr>
        <w:instrText>ADDIN CSL_CITATION {"citationItems":[{"id":"ITEM-1","itemData":{"DOI":"10.1145/1806596.1806598","ISBN":"9781450300193","ISSN":"1523-2867","abstract":"The JavaScript programming language is widely used for web programming and, increasingly, for general purpose computing. As such, improving the correctness, security and performance of JavaScript applications has been the driving force for research in type systems, static analysis and compiler techniques for this language. Many of these techniques aim to reign in some of the most dynamic features of the language, yet little seems to be known about how programmers actually utilize the language or these features. In this paper we perform an empirical study of the dynamic behavior of a corpus of widely-used JavaScript programs, and analyze how and why the dynamic features are used. We report on the degree of dynamism that is exhibited by these JavaScript programs and compare that with assumptions commonly made in the literature and accepted industry benchmark suites. © 2010 ACM.","author":[{"dropping-particle":"","family":"Richards","given":"Gregor","non-dropping-particle":"","parse-names":false,"suffix":""},{"dropping-particle":"","family":"Lebresne","given":"Sylvain","non-dropping-particle":"","parse-names":false,"suffix":""},{"dropping-particle":"","family":"Burg","given":"Brian","non-dropping-particle":"","parse-names":false,"suffix":""},{"dropping-particle":"","family":"Vitek","given":"Jan","non-dropping-particle":"","parse-names":false,"suffix":""}],"container-title":"Proceedings of the ACM SIGPLAN Conference on Programming Language Design and Implementation (PLDI)","id":"ITEM-1","issue":"June","issued":{"date-parts":[["2010"]]},"page":"1-12","title":"An analysis of the dynamic behavior of JavaScript programs","type":"article-journal"},"uris":["http://www.mendeley.com/documents/?uuid=4bb1abac-7ab9-40c5-a56f-dbb566b4ce97"]}],"mendeley":{"formattedCitation":"(Richards &lt;i&gt;et al.&lt;/i&gt;, 2010)","plainTextFormattedCitation":"(Richards et al., 2010)","previouslyFormattedCitation":"(Richards &lt;i&gt;et al.&lt;/i&gt;, 2010)"},"properties":{"noteIndex":0},"schema":"https://github.com/citation-style-language/schema/raw/master/csl-citation.json"}</w:instrText>
      </w:r>
      <w:r w:rsidR="000053B9" w:rsidRPr="000053B9">
        <w:rPr>
          <w:rStyle w:val="SubtitleChar"/>
        </w:rPr>
        <w:fldChar w:fldCharType="separate"/>
      </w:r>
      <w:r w:rsidR="000053B9" w:rsidRPr="000053B9">
        <w:rPr>
          <w:rStyle w:val="SubtitleChar"/>
          <w:noProof/>
        </w:rPr>
        <w:t>(Richards et al., 2010)</w:t>
      </w:r>
      <w:r w:rsidR="000053B9" w:rsidRPr="000053B9">
        <w:rPr>
          <w:rStyle w:val="SubtitleChar"/>
        </w:rPr>
        <w:fldChar w:fldCharType="end"/>
      </w:r>
      <w:r w:rsidR="000053B9">
        <w:rPr>
          <w:rStyle w:val="SubtitleChar"/>
        </w:rPr>
        <w:t xml:space="preserve">. </w:t>
      </w:r>
      <w:r w:rsidR="00F34541">
        <w:t xml:space="preserve">Initially, it was named </w:t>
      </w:r>
      <w:proofErr w:type="spellStart"/>
      <w:r w:rsidR="00F34541">
        <w:t>LiveScript</w:t>
      </w:r>
      <w:proofErr w:type="spellEnd"/>
      <w:r w:rsidR="00F34541">
        <w:t xml:space="preserve"> but later it got renamed to JavaScript fun sun and Netscape started shipping JavaScript with the Netscape browser</w:t>
      </w:r>
      <w:r w:rsidR="00766A40">
        <w:t xml:space="preserve"> in </w:t>
      </w:r>
      <w:r w:rsidR="008403BC">
        <w:t>D</w:t>
      </w:r>
      <w:r w:rsidR="00766A40">
        <w:t>ec 1995</w:t>
      </w:r>
      <w:r w:rsidR="00F34541">
        <w:t>.</w:t>
      </w:r>
      <w:r w:rsidR="004524B2">
        <w:t xml:space="preserve"> JAVA was the only language </w:t>
      </w:r>
      <w:r w:rsidR="00DD611C">
        <w:t>that</w:t>
      </w:r>
      <w:r w:rsidR="004524B2">
        <w:t xml:space="preserve"> used to run in the browser, but it was very heavy to execute, so JavaScript came as an alternative</w:t>
      </w:r>
      <w:r w:rsidR="00381B7C">
        <w:t>. Also</w:t>
      </w:r>
      <w:r w:rsidR="00DD611C">
        <w:t>,</w:t>
      </w:r>
      <w:r w:rsidR="00381B7C">
        <w:t xml:space="preserve"> it was targeted for the less experienced</w:t>
      </w:r>
      <w:r w:rsidR="00DD611C">
        <w:t xml:space="preserve"> developers</w:t>
      </w:r>
      <w:r w:rsidR="00381B7C">
        <w:t>.</w:t>
      </w:r>
      <w:r w:rsidR="005C25CF">
        <w:t xml:space="preserve"> </w:t>
      </w:r>
      <w:r w:rsidR="005C25CF" w:rsidRPr="005C25CF">
        <w:rPr>
          <w:rStyle w:val="SubtitleChar"/>
        </w:rPr>
        <w:fldChar w:fldCharType="begin" w:fldLock="1"/>
      </w:r>
      <w:r w:rsidR="007217CD">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mendeley":{"formattedCitation":"(Voutilainen, 2017)","plainTextFormattedCitation":"(Voutilainen, 2017)","previouslyFormattedCitation":"(Voutilainen, 2017)"},"properties":{"noteIndex":0},"schema":"https://github.com/citation-style-language/schema/raw/master/csl-citation.json"}</w:instrText>
      </w:r>
      <w:r w:rsidR="005C25CF" w:rsidRPr="005C25CF">
        <w:rPr>
          <w:rStyle w:val="SubtitleChar"/>
        </w:rPr>
        <w:fldChar w:fldCharType="separate"/>
      </w:r>
      <w:r w:rsidR="005C25CF" w:rsidRPr="005C25CF">
        <w:rPr>
          <w:rStyle w:val="SubtitleChar"/>
          <w:noProof/>
        </w:rPr>
        <w:t>(Voutilainen, 2017)</w:t>
      </w:r>
      <w:r w:rsidR="005C25CF" w:rsidRPr="005C25CF">
        <w:rPr>
          <w:rStyle w:val="SubtitleChar"/>
        </w:rPr>
        <w:fldChar w:fldCharType="end"/>
      </w:r>
      <w:r w:rsidR="004524B2">
        <w:rPr>
          <w:rStyle w:val="SubtitleChar"/>
        </w:rPr>
        <w:t>.</w:t>
      </w:r>
      <w:r w:rsidR="00915735">
        <w:rPr>
          <w:rStyle w:val="SubtitleChar"/>
        </w:rPr>
        <w:t xml:space="preserve"> </w:t>
      </w:r>
      <w:r w:rsidR="00915735">
        <w:t xml:space="preserve">JavaScript may look like other languages by syntactically for </w:t>
      </w:r>
      <w:proofErr w:type="spellStart"/>
      <w:r w:rsidR="00915735">
        <w:t>eg</w:t>
      </w:r>
      <w:proofErr w:type="spellEnd"/>
      <w:r w:rsidR="00915735">
        <w:t xml:space="preserve"> C, C++, or JAVA but it is </w:t>
      </w:r>
      <w:r w:rsidR="00AB4C07">
        <w:t xml:space="preserve">a </w:t>
      </w:r>
      <w:r w:rsidR="00915735">
        <w:t>lo</w:t>
      </w:r>
      <w:r w:rsidR="0034403D">
        <w:t>o</w:t>
      </w:r>
      <w:r w:rsidR="00915735">
        <w:t>sely typed language.</w:t>
      </w:r>
      <w:r w:rsidR="0034403D">
        <w:t xml:space="preserve"> For example, while defining any variable in </w:t>
      </w:r>
      <w:proofErr w:type="spellStart"/>
      <w:r w:rsidR="0034403D">
        <w:t>javascript</w:t>
      </w:r>
      <w:proofErr w:type="spellEnd"/>
      <w:r w:rsidR="0034403D">
        <w:t xml:space="preserve"> you don’t have to type the data type like Integer or String you can just type ‘var’ and there you go, your variable is defined.</w:t>
      </w:r>
    </w:p>
    <w:p w14:paraId="5787FF42" w14:textId="6CE4E1CF" w:rsidR="00CD6C99" w:rsidRDefault="00CD6C99" w:rsidP="0034403D">
      <w:pPr>
        <w:rPr>
          <w:rStyle w:val="SubtitleChar"/>
        </w:rPr>
      </w:pPr>
      <w:r>
        <w:t xml:space="preserve">The popularity of JavaScript has grown over the years with the development of </w:t>
      </w:r>
      <w:r w:rsidR="00B5604A">
        <w:t xml:space="preserve">the </w:t>
      </w:r>
      <w:r>
        <w:t>web.</w:t>
      </w:r>
      <w:r w:rsidR="00B5604A">
        <w:t xml:space="preserve"> The scripting of webpages has become more complex due to </w:t>
      </w:r>
      <w:r w:rsidR="00AB4C07">
        <w:t xml:space="preserve">the </w:t>
      </w:r>
      <w:r w:rsidR="00B5604A">
        <w:t xml:space="preserve">evolution </w:t>
      </w:r>
      <w:r w:rsidR="00AB4C07">
        <w:t>of</w:t>
      </w:r>
      <w:r w:rsidR="00B5604A">
        <w:t xml:space="preserve"> a technology called AJAX as the webpages have become more complex, unlike static pages in older times.</w:t>
      </w:r>
      <w:r w:rsidR="0045461A">
        <w:t xml:space="preserve"> Web giants such as Amazon, Facebook, Gmail contains a significant amount of JavaScript code.</w:t>
      </w:r>
      <w:r w:rsidR="00FD0DE4">
        <w:t xml:space="preserve"> Web Apps have become more popular because they don’t need any additional information software mechanism they are OS independent </w:t>
      </w:r>
      <w:proofErr w:type="spellStart"/>
      <w:r w:rsidR="00FD0DE4">
        <w:t>i.e</w:t>
      </w:r>
      <w:proofErr w:type="spellEnd"/>
      <w:r w:rsidR="00FD0DE4">
        <w:t xml:space="preserve"> they can work on any platform like Windows, Android, Linux all they need is one browser with </w:t>
      </w:r>
      <w:r w:rsidR="007217CD">
        <w:t xml:space="preserve">an </w:t>
      </w:r>
      <w:r w:rsidR="00FD0DE4">
        <w:t>active internet connection.</w:t>
      </w:r>
      <w:r w:rsidR="007217CD">
        <w:t xml:space="preserve"> </w:t>
      </w:r>
      <w:r w:rsidR="007217CD" w:rsidRPr="007217CD">
        <w:rPr>
          <w:rStyle w:val="SubtitleChar"/>
        </w:rPr>
        <w:fldChar w:fldCharType="begin" w:fldLock="1"/>
      </w:r>
      <w:r w:rsidR="00A02C90">
        <w:rPr>
          <w:rStyle w:val="SubtitleChar"/>
        </w:rPr>
        <w:instrText>ADDIN CSL_CITATION {"citationItems":[{"id":"ITEM-1","itemData":{"abstract":"JavaScript is widely used in web-based applications and is increasingly popular with developers. So-called browser wars in recent years have focused on JavaScript performance, specifically claiming comparative results based on benchmark suites such as SunSpider and V8. In this paper we evaluate the behavior of JavaScript web applications from commercial web sites and compare this behavior with the benchmarks. We measure two specific areas of JavaScript runtime behavior: 1) functions and code and 2) events and handlers. We find that the benchmarks are not representative of many real web sites and that conclusions reached from measuring the benchmarks may be misleading. Specific common behaviors of real web sites that are underem-phasized in the benchmarks include event-driven execution, instruction mix similarity, cold-code dominance, and the prevalence of short functions. We hope our results will convince the JavaScript community to develop and adopt benchmarks that are more representative of real web applications.","author":[{"dropping-particle":"","family":"Ratanaworabhan","given":"Paruj","non-dropping-particle":"","parse-names":false,"suffix":""},{"dropping-particle":"","family":"Livshits","given":"Benjamin","non-dropping-particle":"","parse-names":false,"suffix":""},{"dropping-particle":"","family":"Zorn","given":"BG","non-dropping-particle":"","parse-names":false,"suffix":""}],"container-title":"Conference on Web applications","id":"ITEM-1","issued":{"date-parts":[["2010"]]},"title":"JSMeter: Comparing the behavior of JavaScript benchmarks with real web applications","type":"article-journal"},"uris":["http://www.mendeley.com/documents/?uuid=7f1e886c-5383-4fd7-b8a7-bef78fb93d4c"]}],"mendeley":{"formattedCitation":"(Ratanaworabhan, Livshits and Zorn, 2010)","plainTextFormattedCitation":"(Ratanaworabhan, Livshits and Zorn, 2010)","previouslyFormattedCitation":"(Ratanaworabhan, Livshits and Zorn, 2010)"},"properties":{"noteIndex":0},"schema":"https://github.com/citation-style-language/schema/raw/master/csl-citation.json"}</w:instrText>
      </w:r>
      <w:r w:rsidR="007217CD" w:rsidRPr="007217CD">
        <w:rPr>
          <w:rStyle w:val="SubtitleChar"/>
        </w:rPr>
        <w:fldChar w:fldCharType="separate"/>
      </w:r>
      <w:r w:rsidR="007217CD" w:rsidRPr="007217CD">
        <w:rPr>
          <w:rStyle w:val="SubtitleChar"/>
          <w:noProof/>
        </w:rPr>
        <w:t>(Ratanaworabhan, Livshits and Zorn, 2010)</w:t>
      </w:r>
      <w:r w:rsidR="007217CD" w:rsidRPr="007217CD">
        <w:rPr>
          <w:rStyle w:val="SubtitleChar"/>
        </w:rPr>
        <w:fldChar w:fldCharType="end"/>
      </w:r>
      <w:r w:rsidR="007217CD">
        <w:rPr>
          <w:rStyle w:val="SubtitleChar"/>
        </w:rPr>
        <w:t>.</w:t>
      </w:r>
    </w:p>
    <w:p w14:paraId="6B47B07B" w14:textId="755C2746" w:rsidR="00922CDA" w:rsidRDefault="00063274" w:rsidP="007406FC">
      <w:r>
        <w:lastRenderedPageBreak/>
        <w:t>When ajax evolved and with the help of jQuery it became easy to update certain parts of the webpage dynamically.</w:t>
      </w:r>
      <w:r w:rsidR="00351367">
        <w:t xml:space="preserve"> Because of jQuery, it </w:t>
      </w:r>
      <w:r w:rsidR="00845040">
        <w:t>became</w:t>
      </w:r>
      <w:r w:rsidR="00351367">
        <w:t xml:space="preserve"> easy to manipulate </w:t>
      </w:r>
      <w:r w:rsidR="00845040">
        <w:t>the DOM and update the data fetched from the server.</w:t>
      </w:r>
      <w:r w:rsidR="00A628EE">
        <w:t xml:space="preserve"> These pages were interactive but it is nothing like </w:t>
      </w:r>
      <w:r w:rsidR="00922CDA">
        <w:t xml:space="preserve">a </w:t>
      </w:r>
      <w:r w:rsidR="00A628EE">
        <w:t>single page application that exists today.</w:t>
      </w:r>
      <w:r w:rsidR="00922CDA">
        <w:t xml:space="preserve"> In jQuery, one has to find every element on the DOM to manipulate it with the help of either CSS class or with the element id or with the element name. It was not that efficient. </w:t>
      </w:r>
      <w:r w:rsidR="00A02C90">
        <w:t xml:space="preserve"> </w:t>
      </w:r>
      <w:r w:rsidR="00A02C90" w:rsidRPr="00A02C90">
        <w:rPr>
          <w:rStyle w:val="SubtitleChar"/>
        </w:rPr>
        <w:fldChar w:fldCharType="begin" w:fldLock="1"/>
      </w:r>
      <w:r w:rsidR="00125437">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mendeley":{"formattedCitation":"(Voutilainen, 2017)","plainTextFormattedCitation":"(Voutilainen, 2017)","previouslyFormattedCitation":"(Voutilainen, 2017)"},"properties":{"noteIndex":0},"schema":"https://github.com/citation-style-language/schema/raw/master/csl-citation.json"}</w:instrText>
      </w:r>
      <w:r w:rsidR="00A02C90" w:rsidRPr="00A02C90">
        <w:rPr>
          <w:rStyle w:val="SubtitleChar"/>
        </w:rPr>
        <w:fldChar w:fldCharType="separate"/>
      </w:r>
      <w:r w:rsidR="00A02C90" w:rsidRPr="00A02C90">
        <w:rPr>
          <w:rStyle w:val="SubtitleChar"/>
          <w:noProof/>
        </w:rPr>
        <w:t>(Voutilainen, 2017)</w:t>
      </w:r>
      <w:r w:rsidR="00A02C90" w:rsidRPr="00A02C90">
        <w:rPr>
          <w:rStyle w:val="SubtitleChar"/>
        </w:rPr>
        <w:fldChar w:fldCharType="end"/>
      </w:r>
    </w:p>
    <w:p w14:paraId="10D853A0" w14:textId="65B96F9B" w:rsidR="00AA61AB" w:rsidRDefault="00FD082F" w:rsidP="007406FC">
      <w:r>
        <w:t>Therefore, the concept of client</w:t>
      </w:r>
      <w:r w:rsidR="00C639CB">
        <w:t>-</w:t>
      </w:r>
      <w:r>
        <w:t xml:space="preserve">side </w:t>
      </w:r>
      <w:proofErr w:type="spellStart"/>
      <w:r>
        <w:t>javascript</w:t>
      </w:r>
      <w:proofErr w:type="spellEnd"/>
      <w:r>
        <w:t xml:space="preserve"> frameworks became popular around 2009.</w:t>
      </w:r>
      <w:r w:rsidR="00C639CB">
        <w:t xml:space="preserve"> JSF helps in binding the HTML page with the </w:t>
      </w:r>
      <w:proofErr w:type="spellStart"/>
      <w:r w:rsidR="00C639CB">
        <w:t>javascript</w:t>
      </w:r>
      <w:proofErr w:type="spellEnd"/>
      <w:r w:rsidR="00C639CB">
        <w:t xml:space="preserve"> code with the help of data binding so we don’t have to do this explicitly as we do in jQuery. Also, JSF’s make the processing of fetching data from the server and updating it in DOM a lot easier.</w:t>
      </w:r>
      <w:r w:rsidR="00B039DF">
        <w:t xml:space="preserve"> It takes care of all the routing needed in the application.</w:t>
      </w:r>
      <w:r w:rsidR="00A255DA">
        <w:t xml:space="preserve"> Also, it helps in managing the code structure, plus the separation of codes this all makes the frameworks very important.</w:t>
      </w:r>
      <w:r w:rsidR="00B00CEF">
        <w:t xml:space="preserve"> These frameworks are called SPA frameworks.</w:t>
      </w:r>
      <w:r w:rsidR="00AA61AB">
        <w:t xml:space="preserve"> The definition of SPA is already mentioned in the introduction section here we will see what are the basic </w:t>
      </w:r>
      <w:r w:rsidR="00253BD2">
        <w:t>attributes</w:t>
      </w:r>
      <w:r w:rsidR="00AA61AB">
        <w:t xml:space="preserve"> of </w:t>
      </w:r>
      <w:r w:rsidR="00255A88">
        <w:t xml:space="preserve">the </w:t>
      </w:r>
      <w:r w:rsidR="00AA61AB">
        <w:t>SPA’s.</w:t>
      </w:r>
    </w:p>
    <w:p w14:paraId="60F18507" w14:textId="1C41C18B" w:rsidR="00B00E6A" w:rsidRDefault="00B00E6A" w:rsidP="00493E60">
      <w:pPr>
        <w:pStyle w:val="ListParagraph"/>
        <w:numPr>
          <w:ilvl w:val="0"/>
          <w:numId w:val="8"/>
        </w:numPr>
      </w:pPr>
      <w:r w:rsidRPr="00493E60">
        <w:rPr>
          <w:b/>
          <w:bCs/>
        </w:rPr>
        <w:t>Components</w:t>
      </w:r>
      <w:r>
        <w:t>: The page to be displayed is divided into different parts while developing called components, but while rendering it shows all as one page.</w:t>
      </w:r>
    </w:p>
    <w:p w14:paraId="21AAAE1E" w14:textId="675F2F33" w:rsidR="00253BD2" w:rsidRDefault="00253BD2" w:rsidP="00493E60">
      <w:pPr>
        <w:pStyle w:val="ListParagraph"/>
        <w:numPr>
          <w:ilvl w:val="0"/>
          <w:numId w:val="8"/>
        </w:numPr>
      </w:pPr>
      <w:r w:rsidRPr="00493E60">
        <w:rPr>
          <w:b/>
          <w:bCs/>
        </w:rPr>
        <w:t>Web interface</w:t>
      </w:r>
      <w:r>
        <w:t>: The interaction between a user and a web server.</w:t>
      </w:r>
    </w:p>
    <w:p w14:paraId="49A2A346" w14:textId="22EB474D" w:rsidR="00854D26" w:rsidRDefault="00854D26" w:rsidP="00493E60">
      <w:pPr>
        <w:pStyle w:val="ListParagraph"/>
        <w:numPr>
          <w:ilvl w:val="0"/>
          <w:numId w:val="8"/>
        </w:numPr>
      </w:pPr>
      <w:r w:rsidRPr="00493E60">
        <w:rPr>
          <w:b/>
          <w:bCs/>
        </w:rPr>
        <w:t>Update</w:t>
      </w:r>
      <w:r>
        <w:t>: It is possible to update, delete, or replace one component with another component dynamically.</w:t>
      </w:r>
    </w:p>
    <w:p w14:paraId="371B15DD" w14:textId="07B444DE" w:rsidR="00493E60" w:rsidRDefault="00493E60" w:rsidP="00493E60">
      <w:pPr>
        <w:pStyle w:val="ListParagraph"/>
        <w:numPr>
          <w:ilvl w:val="0"/>
          <w:numId w:val="8"/>
        </w:numPr>
      </w:pPr>
      <w:r w:rsidRPr="00493E60">
        <w:rPr>
          <w:b/>
          <w:bCs/>
        </w:rPr>
        <w:t>User action</w:t>
      </w:r>
      <w:r>
        <w:t>: User can interact with the page by doing any action with the use of an input-output device, for some action to take place.</w:t>
      </w:r>
    </w:p>
    <w:p w14:paraId="29C29CB1" w14:textId="16E44B65" w:rsidR="003732FE" w:rsidRDefault="003732FE" w:rsidP="003732FE">
      <w:pPr>
        <w:pStyle w:val="Heading2"/>
      </w:pPr>
      <w:bookmarkStart w:id="12" w:name="_Toc48767213"/>
      <w:r>
        <w:t>2.3 Previous work</w:t>
      </w:r>
      <w:bookmarkEnd w:id="12"/>
      <w:r w:rsidR="000F6FCA">
        <w:t xml:space="preserve"> </w:t>
      </w:r>
    </w:p>
    <w:p w14:paraId="4F2D2E6B" w14:textId="50791ACC" w:rsidR="00A34934" w:rsidRDefault="00091BF5" w:rsidP="00A34934">
      <w:r>
        <w:t>Few attempts have been made to evaluate the single page application frameworks in the past. Every work has different ways and metrics to be evaluated. The choice of framework is also different from work to work. This work is the progression of past works.</w:t>
      </w:r>
    </w:p>
    <w:p w14:paraId="67ECF2C9" w14:textId="77777777" w:rsidR="00B553DE" w:rsidRDefault="00B553DE" w:rsidP="00B553DE"/>
    <w:p w14:paraId="082AF55F" w14:textId="77777777" w:rsidR="00B553DE" w:rsidRDefault="00B553DE" w:rsidP="00B553DE">
      <w:r>
        <w:t xml:space="preserve">One of the most recent studies done by </w:t>
      </w:r>
      <w:r w:rsidRPr="007712F5">
        <w:rPr>
          <w:rStyle w:val="SubtitleChar"/>
        </w:rPr>
        <w:fldChar w:fldCharType="begin" w:fldLock="1"/>
      </w:r>
      <w:r w:rsidRPr="007712F5">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Pr="007712F5">
        <w:rPr>
          <w:rStyle w:val="SubtitleChar"/>
        </w:rPr>
        <w:fldChar w:fldCharType="separate"/>
      </w:r>
      <w:r w:rsidRPr="007712F5">
        <w:rPr>
          <w:rStyle w:val="SubtitleChar"/>
          <w:noProof/>
        </w:rPr>
        <w:t>(Lawrence, 2017)</w:t>
      </w:r>
      <w:r w:rsidRPr="007712F5">
        <w:rPr>
          <w:rStyle w:val="SubtitleChar"/>
        </w:rPr>
        <w:fldChar w:fldCharType="end"/>
      </w:r>
      <w:r>
        <w:t xml:space="preserve"> for evaluation of the single page application frameworks. For his work, he has chosen a reference TODO MVC application developed and maintained by Addy Osmani &amp; </w:t>
      </w:r>
      <w:proofErr w:type="spellStart"/>
      <w:r>
        <w:t>Sindre</w:t>
      </w:r>
      <w:proofErr w:type="spellEnd"/>
      <w:r>
        <w:t xml:space="preserve"> </w:t>
      </w:r>
      <w:proofErr w:type="spellStart"/>
      <w:r>
        <w:t>Sorhus</w:t>
      </w:r>
      <w:proofErr w:type="spellEnd"/>
      <w:r>
        <w:t xml:space="preserve"> called </w:t>
      </w:r>
      <w:proofErr w:type="spellStart"/>
      <w:r>
        <w:t>TodoMvc</w:t>
      </w:r>
      <w:proofErr w:type="spellEnd"/>
      <w:r>
        <w:t xml:space="preserve">. This application has been developed in every latest JavaScript from that time (2017). According to him, any other application could be used but that particular application is maintained by the expert developers so that the app has been chosen. Also, different applications may yield different results. </w:t>
      </w:r>
      <w:proofErr w:type="spellStart"/>
      <w:r>
        <w:t>Todo</w:t>
      </w:r>
      <w:proofErr w:type="spellEnd"/>
      <w:r>
        <w:t xml:space="preserve"> application has an </w:t>
      </w:r>
      <w:r w:rsidRPr="00D01E7A">
        <w:rPr>
          <w:b/>
          <w:bCs/>
        </w:rPr>
        <w:t>input field</w:t>
      </w:r>
      <w:r>
        <w:t xml:space="preserve"> to add the items in the list, there is also functionality to mark items as completed or uncompleted. Then there is a </w:t>
      </w:r>
      <w:r w:rsidRPr="00D01E7A">
        <w:rPr>
          <w:b/>
          <w:bCs/>
        </w:rPr>
        <w:t>task list</w:t>
      </w:r>
      <w:r>
        <w:t xml:space="preserve"> which is shown on the webpage each item is editable as well. It also has the </w:t>
      </w:r>
      <w:r w:rsidRPr="00D01E7A">
        <w:rPr>
          <w:b/>
          <w:bCs/>
        </w:rPr>
        <w:t>footer section</w:t>
      </w:r>
      <w:r>
        <w:t xml:space="preserve"> where items can be sorted based on their status like completed, uncompleted, or all, etc. Frameworks selected by him are BackboneJS, ReactJS &amp; AngularJS.</w:t>
      </w:r>
    </w:p>
    <w:p w14:paraId="7313E3A6" w14:textId="77777777" w:rsidR="00B553DE" w:rsidRDefault="00B553DE" w:rsidP="00B553DE">
      <w:r>
        <w:t xml:space="preserve">To perform the benchmarking test there is 3 </w:t>
      </w:r>
      <w:proofErr w:type="gramStart"/>
      <w:r>
        <w:t>task</w:t>
      </w:r>
      <w:proofErr w:type="gramEnd"/>
      <w:r>
        <w:t xml:space="preserve"> to be executed. In the first task, 100 items will be added to the </w:t>
      </w:r>
      <w:proofErr w:type="spellStart"/>
      <w:r>
        <w:t>todo</w:t>
      </w:r>
      <w:proofErr w:type="spellEnd"/>
      <w:r>
        <w:t xml:space="preserve"> list, then the second task is to mark all added task as completed task in which all the 100 tasks added in the previous step will be marked as completed and in the final task, all the completed task will be removed. After the completion of all the tasks, the benchmark application will show the visual report of the performances of all the selected frameworks in this case BackboneJS, ReactJS &amp; AngularJS.</w:t>
      </w:r>
    </w:p>
    <w:p w14:paraId="5D11429A" w14:textId="77777777" w:rsidR="00B553DE" w:rsidRDefault="00B553DE" w:rsidP="00B553DE">
      <w:r>
        <w:t xml:space="preserve">The figure shown below depicts the performance results generated by the </w:t>
      </w:r>
      <w:proofErr w:type="spellStart"/>
      <w:r>
        <w:t>Todo</w:t>
      </w:r>
      <w:proofErr w:type="spellEnd"/>
      <w:r>
        <w:t xml:space="preserve"> MVC application.</w:t>
      </w:r>
    </w:p>
    <w:p w14:paraId="7A34EBFA" w14:textId="77777777" w:rsidR="00B553DE" w:rsidRDefault="00B553DE" w:rsidP="00B553DE">
      <w:r w:rsidRPr="008E09F8">
        <w:rPr>
          <w:noProof/>
        </w:rPr>
        <w:lastRenderedPageBreak/>
        <w:drawing>
          <wp:inline distT="0" distB="0" distL="0" distR="0" wp14:anchorId="2889B244" wp14:editId="45889167">
            <wp:extent cx="5731510" cy="219329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193290"/>
                    </a:xfrm>
                    <a:prstGeom prst="rect">
                      <a:avLst/>
                    </a:prstGeom>
                    <a:noFill/>
                    <a:ln>
                      <a:noFill/>
                    </a:ln>
                  </pic:spPr>
                </pic:pic>
              </a:graphicData>
            </a:graphic>
          </wp:inline>
        </w:drawing>
      </w:r>
    </w:p>
    <w:p w14:paraId="5B4DD473" w14:textId="77777777" w:rsidR="00B553DE" w:rsidRDefault="00B553DE" w:rsidP="00B553DE">
      <w:r>
        <w:t xml:space="preserve">All the tests were executed 25 times in his work to ensure the validity of work in three different browsers </w:t>
      </w:r>
      <w:proofErr w:type="spellStart"/>
      <w:r>
        <w:t>i.e</w:t>
      </w:r>
      <w:proofErr w:type="spellEnd"/>
      <w:r>
        <w:t xml:space="preserve"> Google Chrome, Mozilla Firefox &amp; Microsoft Edge.</w:t>
      </w:r>
    </w:p>
    <w:p w14:paraId="53DC18B7" w14:textId="77777777" w:rsidR="00B553DE" w:rsidRDefault="00B553DE" w:rsidP="00B553DE">
      <w:r>
        <w:t xml:space="preserve">After running tests in the chrome browser, the BackboneJS showed the least amount of execution time of 157 </w:t>
      </w:r>
      <w:proofErr w:type="spellStart"/>
      <w:r>
        <w:t>ms</w:t>
      </w:r>
      <w:proofErr w:type="spellEnd"/>
      <w:r>
        <w:t xml:space="preserve"> while React-JSX took the maximum time for execution </w:t>
      </w:r>
      <w:proofErr w:type="spellStart"/>
      <w:proofErr w:type="gramStart"/>
      <w:r>
        <w:t>i.e</w:t>
      </w:r>
      <w:proofErr w:type="spellEnd"/>
      <w:r>
        <w:t xml:space="preserve">  904</w:t>
      </w:r>
      <w:proofErr w:type="gramEnd"/>
      <w:r>
        <w:t xml:space="preserve"> </w:t>
      </w:r>
      <w:proofErr w:type="spellStart"/>
      <w:r>
        <w:t>ms</w:t>
      </w:r>
      <w:proofErr w:type="spellEnd"/>
      <w:r>
        <w:t xml:space="preserve">. </w:t>
      </w:r>
      <w:proofErr w:type="spellStart"/>
      <w:r>
        <w:t>Angularjs</w:t>
      </w:r>
      <w:proofErr w:type="spellEnd"/>
      <w:r>
        <w:t xml:space="preserve"> and React-no-JSX take 346 </w:t>
      </w:r>
      <w:proofErr w:type="spellStart"/>
      <w:r>
        <w:t>ms</w:t>
      </w:r>
      <w:proofErr w:type="spellEnd"/>
      <w:r>
        <w:t xml:space="preserve"> and 554 </w:t>
      </w:r>
      <w:proofErr w:type="spellStart"/>
      <w:r>
        <w:t>ms</w:t>
      </w:r>
      <w:proofErr w:type="spellEnd"/>
      <w:r>
        <w:t xml:space="preserve"> respectively.</w:t>
      </w:r>
    </w:p>
    <w:p w14:paraId="3DAD159F" w14:textId="77777777" w:rsidR="00B553DE" w:rsidRDefault="00B553DE" w:rsidP="00B553DE">
      <w:r>
        <w:t xml:space="preserve">Moreover, in the Microsoft Edge browser, we can see the significant rise in time take for execution for all the frameworks. But here as well BackboneJS outperformed any other framework. BackboneJS took 233 </w:t>
      </w:r>
      <w:proofErr w:type="spellStart"/>
      <w:r>
        <w:t>ms</w:t>
      </w:r>
      <w:proofErr w:type="spellEnd"/>
      <w:r>
        <w:t xml:space="preserve"> and React-JSX took 1953 </w:t>
      </w:r>
      <w:proofErr w:type="spellStart"/>
      <w:r>
        <w:t>ms</w:t>
      </w:r>
      <w:proofErr w:type="spellEnd"/>
      <w:r>
        <w:t xml:space="preserve">. much higher </w:t>
      </w:r>
    </w:p>
    <w:p w14:paraId="3423593E" w14:textId="77777777" w:rsidR="00B553DE" w:rsidRDefault="00B553DE" w:rsidP="00B553DE">
      <w:pPr>
        <w:rPr>
          <w:b/>
          <w:bCs/>
        </w:rPr>
      </w:pPr>
      <w:r>
        <w:t xml:space="preserve">And the same for the Mozilla </w:t>
      </w:r>
      <w:proofErr w:type="spellStart"/>
      <w:proofErr w:type="gramStart"/>
      <w:r>
        <w:t>browser.BackboneJS</w:t>
      </w:r>
      <w:proofErr w:type="spellEnd"/>
      <w:proofErr w:type="gramEnd"/>
      <w:r>
        <w:t xml:space="preserve"> wins here as well with 266 </w:t>
      </w:r>
      <w:proofErr w:type="spellStart"/>
      <w:r>
        <w:t>ms</w:t>
      </w:r>
      <w:proofErr w:type="spellEnd"/>
      <w:r>
        <w:t xml:space="preserve">. So Overall he concluded that BackboneJS is the most efficient framework in terms of the execution while React-JSX takes much more time for task execution comparatively. Also, all the frameworks have more execution time in the Microsoft Edge browser compared to the other browser. </w:t>
      </w:r>
      <w:r w:rsidRPr="007712F5">
        <w:rPr>
          <w:rStyle w:val="SubtitleChar"/>
        </w:rPr>
        <w:fldChar w:fldCharType="begin" w:fldLock="1"/>
      </w:r>
      <w:r>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Pr="007712F5">
        <w:rPr>
          <w:rStyle w:val="SubtitleChar"/>
        </w:rPr>
        <w:fldChar w:fldCharType="separate"/>
      </w:r>
      <w:r w:rsidRPr="007712F5">
        <w:rPr>
          <w:rStyle w:val="SubtitleChar"/>
          <w:noProof/>
        </w:rPr>
        <w:t>(Lawrence, 2017)</w:t>
      </w:r>
      <w:r w:rsidRPr="007712F5">
        <w:rPr>
          <w:rStyle w:val="SubtitleChar"/>
        </w:rPr>
        <w:fldChar w:fldCharType="end"/>
      </w:r>
      <w:r w:rsidRPr="002F0611">
        <w:rPr>
          <w:b/>
          <w:bCs/>
        </w:rPr>
        <w:t xml:space="preserve"> </w:t>
      </w:r>
      <w:r>
        <w:rPr>
          <w:b/>
          <w:bCs/>
        </w:rPr>
        <w:t xml:space="preserve">. </w:t>
      </w:r>
    </w:p>
    <w:p w14:paraId="5105D5EE" w14:textId="249BF3F6" w:rsidR="00B553DE" w:rsidRDefault="00B553DE" w:rsidP="00A34934">
      <w:r>
        <w:t>A v</w:t>
      </w:r>
      <w:r w:rsidRPr="007329DF">
        <w:t xml:space="preserve">ery </w:t>
      </w:r>
      <w:r>
        <w:t>s</w:t>
      </w:r>
      <w:r w:rsidRPr="007329DF">
        <w:t>imil</w:t>
      </w:r>
      <w:r>
        <w:t xml:space="preserve">ar approach was used by </w:t>
      </w:r>
      <w:r w:rsidRPr="007329DF">
        <w:rPr>
          <w:rStyle w:val="SubtitleChar"/>
        </w:rPr>
        <w:fldChar w:fldCharType="begin" w:fldLock="1"/>
      </w:r>
      <w:r w:rsidR="009C11B5">
        <w:rPr>
          <w:rStyle w:val="SubtitleChar"/>
        </w:rPr>
        <w:instrText>ADDIN CSL_CITATION {"citationItems":[{"id":"ITEM-1","itemData":{"author":[{"dropping-particle":"","family":"Davila","given":"Hans Findel","non-dropping-particle":"","parse-names":false,"suffix":""},{"dropping-particle":"","family":"Navon","given":"Jaime","non-dropping-particle":"","parse-names":false,"suffix":""}],"id":"ITEM-1","issued":{"date-parts":[["2015"]]},"title":"Performance of Javascript Frameworks on Web Single Page Applications (Spa)","type":"article-journal"},"uris":["http://www.mendeley.com/documents/?uuid=406f90b0-b87b-45b9-9112-6837d111bcee"]}],"mendeley":{"formattedCitation":"(Davila and Navon, 2015)","plainTextFormattedCitation":"(Davila and Navon, 2015)","previouslyFormattedCitation":"(Davila and Navon, 2015)"},"properties":{"noteIndex":0},"schema":"https://github.com/citation-style-language/schema/raw/master/csl-citation.json"}</w:instrText>
      </w:r>
      <w:r w:rsidRPr="007329DF">
        <w:rPr>
          <w:rStyle w:val="SubtitleChar"/>
        </w:rPr>
        <w:fldChar w:fldCharType="separate"/>
      </w:r>
      <w:r w:rsidRPr="007329DF">
        <w:rPr>
          <w:rStyle w:val="SubtitleChar"/>
          <w:noProof/>
        </w:rPr>
        <w:t>(Davila and Navon, 2015)</w:t>
      </w:r>
      <w:r w:rsidRPr="007329DF">
        <w:rPr>
          <w:rStyle w:val="SubtitleChar"/>
        </w:rPr>
        <w:fldChar w:fldCharType="end"/>
      </w:r>
      <w:r>
        <w:t xml:space="preserve">. This work also used the same </w:t>
      </w:r>
      <w:proofErr w:type="spellStart"/>
      <w:r>
        <w:t>TodoMvc</w:t>
      </w:r>
      <w:proofErr w:type="spellEnd"/>
      <w:r>
        <w:t xml:space="preserve"> application by Addy Osmani &amp; </w:t>
      </w:r>
      <w:proofErr w:type="spellStart"/>
      <w:r>
        <w:t>Sindre</w:t>
      </w:r>
      <w:proofErr w:type="spellEnd"/>
      <w:r>
        <w:t xml:space="preserve"> </w:t>
      </w:r>
      <w:proofErr w:type="spellStart"/>
      <w:r>
        <w:t>Sorhus</w:t>
      </w:r>
      <w:proofErr w:type="spellEnd"/>
      <w:r>
        <w:t xml:space="preserve">. But the selection of frameworks was different. Frameworks chosen in this work are </w:t>
      </w:r>
      <w:r w:rsidRPr="007329DF">
        <w:t>Angular, Backbone, Ember, Marionette and React.</w:t>
      </w:r>
      <w:r>
        <w:t xml:space="preserve"> And very similar tasks mentioned in previous works were performed and results were obtained and evaluated.</w:t>
      </w:r>
    </w:p>
    <w:p w14:paraId="3F575C04" w14:textId="31D55EE2" w:rsidR="00FB481A" w:rsidRDefault="00125437" w:rsidP="00FB481A">
      <w:r>
        <w:t xml:space="preserve">According to </w:t>
      </w:r>
      <w:r w:rsidRPr="00125437">
        <w:rPr>
          <w:rStyle w:val="SubtitleChar"/>
        </w:rPr>
        <w:fldChar w:fldCharType="begin" w:fldLock="1"/>
      </w:r>
      <w:r w:rsidR="005B3DB4">
        <w:rPr>
          <w:rStyle w:val="SubtitleChar"/>
        </w:rPr>
        <w:instrText>ADDIN CSL_CITATION {"citationItems":[{"id":"ITEM-1","itemData":{"DOI":"10.1145/2187980.2188103","ISBN":"9781450312301","abstract":"For web programmers, it is important to choose the proper JavaScript framework that not only serves their current web project needs, but also provides code of high quality and good performance. The scope of this work is to provide a thorough quality and performance evaluation of the most popular JavaScript frameworks, taking into account well established software quality factors and performance tests. The major outcome is that we highlight the pros and cons of JavaScript frameworks in various areas of interest and signify which and where are the problematical points of their code, that probably need to be improved in the next versions. Copyright is held by the author/owner(s).","author":[{"dropping-particle":"","family":"Gizas","given":"Andreas B.","non-dropping-particle":"","parse-names":false,"suffix":""},{"dropping-particle":"","family":"Christodoulou","given":"Sotiris P.","non-dropping-particle":"","parse-names":false,"suffix":""},{"dropping-particle":"","family":"Papatheodorou","given":"Theodore S.","non-dropping-particle":"","parse-names":false,"suffix":""}],"container-title":"WWW'12 - Proceedings of the 21st Annual Conference on World Wide Web Companion","id":"ITEM-1","issue":"Cc","issued":{"date-parts":[["2012"]]},"page":"513-514","title":"Comparative evaluation of JavaScript frameworks","type":"article-journal"},"uris":["http://www.mendeley.com/documents/?uuid=bc894e9d-cf8a-42e7-bea2-aa0a322cb343"]}],"mendeley":{"formattedCitation":"(Gizas, Christodoulou and Papatheodorou, 2012)","manualFormatting":"(Gizas, Christodoulou, and Papatheodorou, 2012)","plainTextFormattedCitation":"(Gizas, Christodoulou and Papatheodorou, 2012)","previouslyFormattedCitation":"(Gizas, Christodoulou and Papatheodorou, 2012)"},"properties":{"noteIndex":0},"schema":"https://github.com/citation-style-language/schema/raw/master/csl-citation.json"}</w:instrText>
      </w:r>
      <w:r w:rsidRPr="00125437">
        <w:rPr>
          <w:rStyle w:val="SubtitleChar"/>
        </w:rPr>
        <w:fldChar w:fldCharType="separate"/>
      </w:r>
      <w:r w:rsidRPr="00125437">
        <w:rPr>
          <w:rStyle w:val="SubtitleChar"/>
          <w:noProof/>
        </w:rPr>
        <w:t>(Gizas, Christodoulou</w:t>
      </w:r>
      <w:r>
        <w:rPr>
          <w:rStyle w:val="SubtitleChar"/>
          <w:noProof/>
        </w:rPr>
        <w:t>,</w:t>
      </w:r>
      <w:r w:rsidRPr="00125437">
        <w:rPr>
          <w:rStyle w:val="SubtitleChar"/>
          <w:noProof/>
        </w:rPr>
        <w:t xml:space="preserve"> and Papatheodorou, 2012)</w:t>
      </w:r>
      <w:r w:rsidRPr="00125437">
        <w:rPr>
          <w:rStyle w:val="SubtitleChar"/>
        </w:rPr>
        <w:fldChar w:fldCharType="end"/>
      </w:r>
      <w:r>
        <w:rPr>
          <w:rStyle w:val="SubtitleChar"/>
        </w:rPr>
        <w:t xml:space="preserve"> </w:t>
      </w:r>
      <w:r>
        <w:t xml:space="preserve">quality of framework is one of the most important factors when it comes to benchmarking. </w:t>
      </w:r>
      <w:proofErr w:type="gramStart"/>
      <w:r>
        <w:t>Therefore</w:t>
      </w:r>
      <w:proofErr w:type="gramEnd"/>
      <w:r>
        <w:t xml:space="preserve"> in his work size, complexity, and maintainability of the framework have given more importance.</w:t>
      </w:r>
      <w:r w:rsidR="0088269B">
        <w:t xml:space="preserve"> The parameters measures are </w:t>
      </w:r>
      <w:r w:rsidR="0088269B" w:rsidRPr="0088269B">
        <w:rPr>
          <w:b/>
          <w:bCs/>
        </w:rPr>
        <w:t>Size Metrics</w:t>
      </w:r>
      <w:r w:rsidR="0088269B">
        <w:t xml:space="preserve">: lines of </w:t>
      </w:r>
      <w:proofErr w:type="gramStart"/>
      <w:r w:rsidR="0088269B">
        <w:t>code(</w:t>
      </w:r>
      <w:proofErr w:type="gramEnd"/>
      <w:r w:rsidR="0088269B">
        <w:t xml:space="preserve">LOC), the number of statements and number of comment lines, and ration between the lines of code and comment lines. </w:t>
      </w:r>
      <w:r w:rsidR="00412AA8">
        <w:t>The n</w:t>
      </w:r>
      <w:r w:rsidR="0088269B">
        <w:t xml:space="preserve">ext metric is </w:t>
      </w:r>
      <w:r w:rsidR="0088269B" w:rsidRPr="0088269B">
        <w:rPr>
          <w:b/>
          <w:bCs/>
        </w:rPr>
        <w:t>Cyclometric complexity</w:t>
      </w:r>
      <w:r w:rsidR="0088269B">
        <w:t xml:space="preserve">: Which </w:t>
      </w:r>
      <w:r w:rsidR="001505F9">
        <w:t>is</w:t>
      </w:r>
      <w:r w:rsidR="0088269B">
        <w:t xml:space="preserve"> McCabe’s cyclomatic complexity, branches, and depths.</w:t>
      </w:r>
      <w:r w:rsidR="00412AA8">
        <w:t xml:space="preserve"> In </w:t>
      </w:r>
      <w:r w:rsidR="00412AA8" w:rsidRPr="00412AA8">
        <w:rPr>
          <w:b/>
          <w:bCs/>
        </w:rPr>
        <w:t>Maintain</w:t>
      </w:r>
      <w:r w:rsidR="00412AA8">
        <w:rPr>
          <w:b/>
          <w:bCs/>
        </w:rPr>
        <w:t>a</w:t>
      </w:r>
      <w:r w:rsidR="00412AA8" w:rsidRPr="00412AA8">
        <w:rPr>
          <w:b/>
          <w:bCs/>
        </w:rPr>
        <w:t>bility metric</w:t>
      </w:r>
      <w:r w:rsidR="00412AA8">
        <w:rPr>
          <w:b/>
          <w:bCs/>
        </w:rPr>
        <w:t xml:space="preserve">: </w:t>
      </w:r>
      <w:r w:rsidR="00412AA8">
        <w:t xml:space="preserve">Halstead metric and maintainability index </w:t>
      </w:r>
      <w:proofErr w:type="gramStart"/>
      <w:r w:rsidR="00412AA8">
        <w:t>is</w:t>
      </w:r>
      <w:proofErr w:type="gramEnd"/>
      <w:r w:rsidR="00412AA8">
        <w:t xml:space="preserve"> measured.</w:t>
      </w:r>
    </w:p>
    <w:p w14:paraId="2DC4F5CE" w14:textId="0799261C" w:rsidR="00B7657A" w:rsidRDefault="006710C3" w:rsidP="00FB481A">
      <w:r>
        <w:t xml:space="preserve">From his result, he found out that </w:t>
      </w:r>
      <w:r w:rsidRPr="006710C3">
        <w:t>YUI3 3.4.1</w:t>
      </w:r>
      <w:r>
        <w:t xml:space="preserve"> frameworks take the most number of lines to build the application with the most number of comment lines </w:t>
      </w:r>
      <w:proofErr w:type="spellStart"/>
      <w:proofErr w:type="gramStart"/>
      <w:r>
        <w:t>i.e</w:t>
      </w:r>
      <w:proofErr w:type="spellEnd"/>
      <w:r>
        <w:t xml:space="preserve"> </w:t>
      </w:r>
      <w:r w:rsidR="00FB481A" w:rsidRPr="00412AA8">
        <w:t xml:space="preserve"> </w:t>
      </w:r>
      <w:r>
        <w:t>12210</w:t>
      </w:r>
      <w:proofErr w:type="gramEnd"/>
      <w:r>
        <w:t xml:space="preserve"> &amp; 9624 respectively.</w:t>
      </w:r>
      <w:r w:rsidR="0062035C">
        <w:t xml:space="preserve"> Where </w:t>
      </w:r>
      <w:proofErr w:type="spellStart"/>
      <w:r w:rsidR="0062035C">
        <w:t>jquery</w:t>
      </w:r>
      <w:proofErr w:type="spellEnd"/>
      <w:r w:rsidR="0062035C">
        <w:t xml:space="preserve"> takes the moderate amount of lines 7252.</w:t>
      </w:r>
      <w:r w:rsidR="005E2A02">
        <w:t xml:space="preserve"> If we talk about the Cyclomatic complexity in his work </w:t>
      </w:r>
      <w:r w:rsidR="005E2A02" w:rsidRPr="006710C3">
        <w:t>YUI3 3.4.1</w:t>
      </w:r>
      <w:r w:rsidR="005E2A02">
        <w:t xml:space="preserve"> framework has </w:t>
      </w:r>
      <w:proofErr w:type="gramStart"/>
      <w:r w:rsidR="005E2A02">
        <w:t>more</w:t>
      </w:r>
      <w:proofErr w:type="gramEnd"/>
      <w:r w:rsidR="005E2A02">
        <w:t xml:space="preserve"> number of functions </w:t>
      </w:r>
      <w:proofErr w:type="spellStart"/>
      <w:r w:rsidR="005E2A02">
        <w:t>i.e</w:t>
      </w:r>
      <w:proofErr w:type="spellEnd"/>
      <w:r w:rsidR="005E2A02">
        <w:t xml:space="preserve"> 28 whose complexity is greater than 20 &amp; DOJO 1.7.2 being the framework with </w:t>
      </w:r>
      <w:r w:rsidR="00B67761">
        <w:t xml:space="preserve">the </w:t>
      </w:r>
      <w:r w:rsidR="005E2A02">
        <w:t>least number of functions whose complexity is greater than 20.</w:t>
      </w:r>
      <w:r w:rsidR="00B67761">
        <w:t xml:space="preserve"> Also</w:t>
      </w:r>
      <w:r w:rsidR="00EF7D1C">
        <w:t>, several performance tests were run on the five different browsers including Chrome, Safari, Opera, IE9</w:t>
      </w:r>
      <w:r w:rsidR="00607741">
        <w:t>,</w:t>
      </w:r>
      <w:r w:rsidR="00EF7D1C">
        <w:t xml:space="preserve"> and </w:t>
      </w:r>
      <w:proofErr w:type="spellStart"/>
      <w:r w:rsidR="00EF7D1C">
        <w:t>firefox</w:t>
      </w:r>
      <w:proofErr w:type="spellEnd"/>
      <w:r w:rsidR="00EF7D1C">
        <w:t>.</w:t>
      </w:r>
      <w:r w:rsidR="00AE0416">
        <w:t xml:space="preserve"> In those tests, he has mentioned some issues revealed by the performance test that is as follows.</w:t>
      </w:r>
      <w:r w:rsidR="00C5230A">
        <w:t xml:space="preserve"> IE8 ha</w:t>
      </w:r>
      <w:r w:rsidR="00BE03D2">
        <w:t>s</w:t>
      </w:r>
      <w:r w:rsidR="00C5230A">
        <w:t xml:space="preserve"> shown the very big execution time for the frameworks </w:t>
      </w:r>
      <w:proofErr w:type="spellStart"/>
      <w:r w:rsidR="00C5230A">
        <w:t>MooTools</w:t>
      </w:r>
      <w:proofErr w:type="spellEnd"/>
      <w:r w:rsidR="00C5230A">
        <w:t>, YUI2</w:t>
      </w:r>
      <w:r w:rsidR="00BE03D2">
        <w:t>,</w:t>
      </w:r>
      <w:r w:rsidR="00C5230A">
        <w:t xml:space="preserve"> and YUI3.</w:t>
      </w:r>
    </w:p>
    <w:p w14:paraId="67BBBB16" w14:textId="2189092A" w:rsidR="00C5230A" w:rsidRDefault="00C5230A" w:rsidP="007C5100">
      <w:pPr>
        <w:jc w:val="center"/>
      </w:pPr>
      <w:r w:rsidRPr="00C5230A">
        <w:rPr>
          <w:noProof/>
        </w:rPr>
        <w:lastRenderedPageBreak/>
        <w:drawing>
          <wp:inline distT="0" distB="0" distL="0" distR="0" wp14:anchorId="6AED941E" wp14:editId="57BC520D">
            <wp:extent cx="5731510" cy="3000375"/>
            <wp:effectExtent l="0" t="0" r="25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3000375"/>
                    </a:xfrm>
                    <a:prstGeom prst="rect">
                      <a:avLst/>
                    </a:prstGeom>
                    <a:noFill/>
                    <a:ln>
                      <a:noFill/>
                    </a:ln>
                  </pic:spPr>
                </pic:pic>
              </a:graphicData>
            </a:graphic>
          </wp:inline>
        </w:drawing>
      </w:r>
    </w:p>
    <w:p w14:paraId="213163A8" w14:textId="12FBB6F4" w:rsidR="001F5482" w:rsidRDefault="001F5482" w:rsidP="001F5482"/>
    <w:p w14:paraId="5DA660D7" w14:textId="0F7B65FF" w:rsidR="0026074A" w:rsidRDefault="0026074A" w:rsidP="001F5482"/>
    <w:p w14:paraId="0C049A11" w14:textId="77777777" w:rsidR="0026074A" w:rsidRDefault="0026074A">
      <w:pPr>
        <w:spacing w:after="160" w:line="259" w:lineRule="auto"/>
        <w:jc w:val="left"/>
      </w:pPr>
      <w:r>
        <w:br w:type="page"/>
      </w:r>
    </w:p>
    <w:p w14:paraId="3CA13502" w14:textId="728F3067" w:rsidR="001F5482" w:rsidRDefault="0026074A" w:rsidP="0026074A">
      <w:pPr>
        <w:pStyle w:val="Heading1"/>
      </w:pPr>
      <w:r>
        <w:lastRenderedPageBreak/>
        <w:t>CHAPTER 3: METHODOLOGY</w:t>
      </w:r>
    </w:p>
    <w:p w14:paraId="35A672B0" w14:textId="77777777" w:rsidR="009955EA" w:rsidRDefault="00DE0E8E" w:rsidP="00DE0E8E">
      <w:r>
        <w:t>This chapter provides an overview of the research methodology and methods used to carry out this artifact. This section describes the selection of frameworks, selection of parameters, an application designed for computing the performances, different browsers used, tools and techniques used for obtaining the various results.</w:t>
      </w:r>
    </w:p>
    <w:p w14:paraId="570B0562" w14:textId="77777777" w:rsidR="009955EA" w:rsidRDefault="009955EA" w:rsidP="00DE0E8E"/>
    <w:p w14:paraId="3C1F0A80" w14:textId="77777777" w:rsidR="009955EA" w:rsidRDefault="009955EA" w:rsidP="009955EA">
      <w:pPr>
        <w:pStyle w:val="Heading2"/>
      </w:pPr>
      <w:r>
        <w:t>3.1 Application Design</w:t>
      </w:r>
    </w:p>
    <w:p w14:paraId="76C15BAD" w14:textId="3A97E0E5" w:rsidR="00FD6296" w:rsidRDefault="00D176FD" w:rsidP="00FD6296">
      <w:r>
        <w:t>This research is about computing the performance of various single page application frameworks.</w:t>
      </w:r>
      <w:r w:rsidR="00DE0E8E">
        <w:t xml:space="preserve"> </w:t>
      </w:r>
      <w:proofErr w:type="gramStart"/>
      <w:r>
        <w:t>So</w:t>
      </w:r>
      <w:proofErr w:type="gramEnd"/>
      <w:r>
        <w:t xml:space="preserve"> to compare this framework there is a need for web application</w:t>
      </w:r>
      <w:r w:rsidR="00D440B5">
        <w:t>s</w:t>
      </w:r>
      <w:r>
        <w:t xml:space="preserve"> built using th</w:t>
      </w:r>
      <w:r w:rsidR="00D440B5">
        <w:t>ese</w:t>
      </w:r>
      <w:r>
        <w:t xml:space="preserve"> frameworks.</w:t>
      </w:r>
      <w:r w:rsidR="00FD6296">
        <w:t xml:space="preserve"> As discussed in the literature review researcher </w:t>
      </w:r>
      <w:r w:rsidR="00FD6296" w:rsidRPr="007712F5">
        <w:rPr>
          <w:rStyle w:val="SubtitleChar"/>
        </w:rPr>
        <w:fldChar w:fldCharType="begin" w:fldLock="1"/>
      </w:r>
      <w:r w:rsidR="00FD6296" w:rsidRPr="007712F5">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FD6296" w:rsidRPr="007712F5">
        <w:rPr>
          <w:rStyle w:val="SubtitleChar"/>
        </w:rPr>
        <w:fldChar w:fldCharType="separate"/>
      </w:r>
      <w:r w:rsidR="00FD6296" w:rsidRPr="007712F5">
        <w:rPr>
          <w:rStyle w:val="SubtitleChar"/>
          <w:noProof/>
        </w:rPr>
        <w:t>(Lawrence, 2017)</w:t>
      </w:r>
      <w:r w:rsidR="00FD6296" w:rsidRPr="007712F5">
        <w:rPr>
          <w:rStyle w:val="SubtitleChar"/>
        </w:rPr>
        <w:fldChar w:fldCharType="end"/>
      </w:r>
      <w:r w:rsidR="00FD6296">
        <w:rPr>
          <w:rStyle w:val="SubtitleChar"/>
        </w:rPr>
        <w:t xml:space="preserve"> &amp; </w:t>
      </w:r>
      <w:r w:rsidR="00FD6296" w:rsidRPr="007329DF">
        <w:rPr>
          <w:rStyle w:val="SubtitleChar"/>
        </w:rPr>
        <w:fldChar w:fldCharType="begin" w:fldLock="1"/>
      </w:r>
      <w:r w:rsidR="00FD6296">
        <w:rPr>
          <w:rStyle w:val="SubtitleChar"/>
        </w:rPr>
        <w:instrText>ADDIN CSL_CITATION {"citationItems":[{"id":"ITEM-1","itemData":{"author":[{"dropping-particle":"","family":"Davila","given":"Hans Findel","non-dropping-particle":"","parse-names":false,"suffix":""},{"dropping-particle":"","family":"Navon","given":"Jaime","non-dropping-particle":"","parse-names":false,"suffix":""}],"id":"ITEM-1","issued":{"date-parts":[["2015"]]},"title":"Performance of Javascript Frameworks on Web Single Page Applications (Spa)","type":"article-journal"},"uris":["http://www.mendeley.com/documents/?uuid=406f90b0-b87b-45b9-9112-6837d111bcee"]}],"mendeley":{"formattedCitation":"(Davila and Navon, 2015)","plainTextFormattedCitation":"(Davila and Navon, 2015)","previouslyFormattedCitation":"(Davila and Navon, 2015)"},"properties":{"noteIndex":0},"schema":"https://github.com/citation-style-language/schema/raw/master/csl-citation.json"}</w:instrText>
      </w:r>
      <w:r w:rsidR="00FD6296" w:rsidRPr="007329DF">
        <w:rPr>
          <w:rStyle w:val="SubtitleChar"/>
        </w:rPr>
        <w:fldChar w:fldCharType="separate"/>
      </w:r>
      <w:r w:rsidR="00FD6296" w:rsidRPr="007329DF">
        <w:rPr>
          <w:rStyle w:val="SubtitleChar"/>
          <w:noProof/>
        </w:rPr>
        <w:t>(Davila and Navon, 2015)</w:t>
      </w:r>
      <w:r w:rsidR="00FD6296" w:rsidRPr="007329DF">
        <w:rPr>
          <w:rStyle w:val="SubtitleChar"/>
        </w:rPr>
        <w:fldChar w:fldCharType="end"/>
      </w:r>
      <w:r w:rsidR="00FD6296">
        <w:rPr>
          <w:rStyle w:val="SubtitleChar"/>
        </w:rPr>
        <w:t xml:space="preserve"> </w:t>
      </w:r>
      <w:r w:rsidR="00FD6296">
        <w:t xml:space="preserve">have used the TODO MVC app created by Addy Osmani &amp; </w:t>
      </w:r>
      <w:proofErr w:type="spellStart"/>
      <w:r w:rsidR="00FD6296">
        <w:t>Sindre</w:t>
      </w:r>
      <w:proofErr w:type="spellEnd"/>
      <w:r w:rsidR="00FD6296">
        <w:t xml:space="preserve"> </w:t>
      </w:r>
      <w:proofErr w:type="spellStart"/>
      <w:r w:rsidR="00FD6296">
        <w:t>Sorhus</w:t>
      </w:r>
      <w:proofErr w:type="spellEnd"/>
      <w:r w:rsidR="00FD6296">
        <w:t xml:space="preserve">. This is an open-source project built for computing the performance of different frameworks. At the time of their research, this application was well maintained and updated regularly. </w:t>
      </w:r>
      <w:proofErr w:type="gramStart"/>
      <w:r w:rsidR="00FD6296">
        <w:t>So</w:t>
      </w:r>
      <w:proofErr w:type="gramEnd"/>
      <w:r w:rsidR="00FD6296">
        <w:t xml:space="preserve"> it made sense to use that application to save time. The first approach was to use the same app. But this particular app is not being updated and maintained by its developers. In addition to this, most of the frameworks used in that app have updated versions now. </w:t>
      </w:r>
      <w:proofErr w:type="gramStart"/>
      <w:r w:rsidR="00FD6296">
        <w:t>So</w:t>
      </w:r>
      <w:proofErr w:type="gramEnd"/>
      <w:r w:rsidR="00FD6296">
        <w:t xml:space="preserve"> the first approach is eliminated.</w:t>
      </w:r>
    </w:p>
    <w:p w14:paraId="6F9B74C6" w14:textId="0F9D12DF" w:rsidR="00FD6296" w:rsidRDefault="005002DC" w:rsidP="00FD6296">
      <w:proofErr w:type="gramStart"/>
      <w:r>
        <w:t>So</w:t>
      </w:r>
      <w:proofErr w:type="gramEnd"/>
      <w:r>
        <w:t xml:space="preserve"> for this study, a new application will be developed using the choice of frameworks.</w:t>
      </w:r>
      <w:r w:rsidR="008A02A7">
        <w:t xml:space="preserve"> The frameworks chosen will be discussed in a later section of this chapter.</w:t>
      </w:r>
    </w:p>
    <w:p w14:paraId="17E9A6EB" w14:textId="27A6B6E3" w:rsidR="003409D3" w:rsidRDefault="003E08F3" w:rsidP="00FD6296">
      <w:r>
        <w:t>For this study, The Netflix Movie app will be created. As our aim is not to build the app but to study the performance app one smaller portion of the app will be created. Also, the UI is not important in this specific condition so, the app with basic UI &amp; UX is developed. Also, the TODO MVC app hasn’t implemented the whole UI.</w:t>
      </w:r>
    </w:p>
    <w:p w14:paraId="41C2EBF8" w14:textId="3022E374" w:rsidR="00BB084C" w:rsidRDefault="00BB084C" w:rsidP="00FD6296">
      <w:r>
        <w:t xml:space="preserve">Netflix movie app will have one route “/home” on that route. All the movies and shows of Netflix will be displayed along with their Title, Year Released, Duration, Title, Genre, Rating &amp; with </w:t>
      </w:r>
      <w:r w:rsidR="00870C5B">
        <w:t xml:space="preserve">a </w:t>
      </w:r>
      <w:r>
        <w:t xml:space="preserve">little </w:t>
      </w:r>
      <w:r w:rsidR="00171DFD">
        <w:t>description of that movi</w:t>
      </w:r>
      <w:r w:rsidR="0063611B">
        <w:t>es or shows</w:t>
      </w:r>
      <w:r>
        <w:t>.</w:t>
      </w:r>
      <w:r w:rsidR="00870C5B">
        <w:t xml:space="preserve"> The database is taken from Kaggle.com.</w:t>
      </w:r>
    </w:p>
    <w:p w14:paraId="457CACFC" w14:textId="3BB160AE" w:rsidR="00090A20" w:rsidRDefault="00A668F1" w:rsidP="00FD6296">
      <w:r>
        <w:t>Further, this app also will have search functionality</w:t>
      </w:r>
      <w:r w:rsidR="00800FD4">
        <w:t>. Using this feature visitors can search the movie or shows based on Title, Show cast, Director. Genre, Rating, etc. The clear search feature will also be there.</w:t>
      </w:r>
    </w:p>
    <w:p w14:paraId="1ED6CA21" w14:textId="4855D880" w:rsidR="00EA0766" w:rsidRDefault="00EA0766" w:rsidP="00EA0766">
      <w:pPr>
        <w:pStyle w:val="Heading2"/>
      </w:pPr>
      <w:r>
        <w:t xml:space="preserve">3.2 Chosen </w:t>
      </w:r>
      <w:r w:rsidR="0029733E">
        <w:t>F</w:t>
      </w:r>
      <w:r>
        <w:t>rameworks</w:t>
      </w:r>
    </w:p>
    <w:p w14:paraId="484C2AEE" w14:textId="09F7305E" w:rsidR="00002B0C" w:rsidRDefault="0029733E" w:rsidP="00EA0766">
      <w:pPr>
        <w:rPr>
          <w:rStyle w:val="SubtitleChar"/>
        </w:rPr>
      </w:pPr>
      <w:r>
        <w:t>A lot has been said in Chapter 1 &amp; Chapter 2 about the Single Page Application frameworks. This section will talk about the frameworks chosen for this artifact and the reason behind it.</w:t>
      </w:r>
      <w:r w:rsidR="001B7AB3">
        <w:t xml:space="preserve"> </w:t>
      </w:r>
      <w:r w:rsidR="00757901">
        <w:t xml:space="preserve">Four frameworks are selected for building the Application and they are Angular 8, ReactJS, </w:t>
      </w:r>
      <w:proofErr w:type="spellStart"/>
      <w:r w:rsidR="00757901">
        <w:t>VueJS</w:t>
      </w:r>
      <w:proofErr w:type="spellEnd"/>
      <w:r w:rsidR="00757901">
        <w:t xml:space="preserve"> &amp; </w:t>
      </w:r>
      <w:proofErr w:type="spellStart"/>
      <w:r w:rsidR="00757901">
        <w:t>EmberJS</w:t>
      </w:r>
      <w:proofErr w:type="spellEnd"/>
      <w:r w:rsidR="00757901">
        <w:t xml:space="preserve">. </w:t>
      </w:r>
      <w:r w:rsidR="000D3DBF">
        <w:t>While developing the latest version of all the frameworks are used. While selecting the framework, for similarity the frameworks with the CLI tool are given preference.</w:t>
      </w:r>
      <w:r w:rsidR="004F7C5A">
        <w:t xml:space="preserve"> CLI tool stands for </w:t>
      </w:r>
      <w:r w:rsidR="00FB727C">
        <w:t xml:space="preserve">a </w:t>
      </w:r>
      <w:r w:rsidR="004F7C5A">
        <w:t>command-line interface.</w:t>
      </w:r>
      <w:r w:rsidR="00FB727C">
        <w:t xml:space="preserve"> It was the measured source of input in all Linux based system</w:t>
      </w:r>
      <w:r w:rsidR="00BC49D7">
        <w:t>s</w:t>
      </w:r>
      <w:r w:rsidR="00FB727C">
        <w:t xml:space="preserve"> in the 70s–80s.</w:t>
      </w:r>
      <w:r w:rsidR="00AB4C07">
        <w:t xml:space="preserve"> </w:t>
      </w:r>
      <w:r w:rsidR="00AB4C07" w:rsidRPr="00AB4C07">
        <w:rPr>
          <w:rStyle w:val="SubtitleChar"/>
        </w:rPr>
        <w:fldChar w:fldCharType="begin" w:fldLock="1"/>
      </w:r>
      <w:r w:rsidR="00287BD8">
        <w:rPr>
          <w:rStyle w:val="SubtitleChar"/>
        </w:rPr>
        <w:instrText>ADDIN CSL_CITATION {"citationItems":[{"id":"ITEM-1","itemData":{"author":[{"dropping-particle":"","family":"Jayakody","given":"Anuradha","non-dropping-particle":"","parse-names":false,"suffix":""},{"dropping-particle":"","family":"Perera","given":"A K A","non-dropping-particle":"","parse-names":false,"suffix":""},{"dropping-particle":"","family":"Perera","given":"G L A K N","non-dropping-particle":"","parse-names":false,"suffix":""},{"dropping-particle":"","family":"Wijayaweera","given":"V P","non-dropping-particle":"","parse-names":false,"suffix":""},{"dropping-particle":"","family":"Asbar","given":"M A M","non-dropping-particle":"","parse-names":false,"suffix":""}],"id":"ITEM-1","issued":{"date-parts":[["2017"]]},"title":"Efficient and Platform Independent CLI Tool for API Migration","type":"article-journal"},"uris":["http://www.mendeley.com/documents/?uuid=620b8676-c0ef-4554-ba1a-f8f0ce4e39a1"]}],"mendeley":{"formattedCitation":"(Jayakody &lt;i&gt;et al.&lt;/i&gt;, 2017)","plainTextFormattedCitation":"(Jayakody et al., 2017)","previouslyFormattedCitation":"(Jayakody &lt;i&gt;et al.&lt;/i&gt;, 2017)"},"properties":{"noteIndex":0},"schema":"https://github.com/citation-style-language/schema/raw/master/csl-citation.json"}</w:instrText>
      </w:r>
      <w:r w:rsidR="00AB4C07" w:rsidRPr="00AB4C07">
        <w:rPr>
          <w:rStyle w:val="SubtitleChar"/>
        </w:rPr>
        <w:fldChar w:fldCharType="separate"/>
      </w:r>
      <w:r w:rsidR="00AB4C07" w:rsidRPr="00AB4C07">
        <w:rPr>
          <w:rStyle w:val="SubtitleChar"/>
          <w:noProof/>
        </w:rPr>
        <w:t>(Jayakody et al., 2017)</w:t>
      </w:r>
      <w:r w:rsidR="00AB4C07" w:rsidRPr="00AB4C07">
        <w:rPr>
          <w:rStyle w:val="SubtitleChar"/>
        </w:rPr>
        <w:fldChar w:fldCharType="end"/>
      </w:r>
      <w:r w:rsidR="00BC49D7">
        <w:t xml:space="preserve"> The reason for using command-line tools while developing a web application is to get bootstrap with the application quickly. </w:t>
      </w:r>
      <w:r w:rsidR="00AB4C07">
        <w:t xml:space="preserve">In very few commands </w:t>
      </w:r>
      <w:proofErr w:type="gramStart"/>
      <w:r w:rsidR="00AB4C07">
        <w:t>it</w:t>
      </w:r>
      <w:proofErr w:type="gramEnd"/>
      <w:r w:rsidR="00AB4C07">
        <w:t xml:space="preserve"> setups the project directory and it also helps in maintaining the code in the future. And in the next one command application will be running in the browser. It also helps in adding external dependencies to the project easily. </w:t>
      </w:r>
      <w:r w:rsidR="00287BD8" w:rsidRPr="00287BD8">
        <w:rPr>
          <w:rStyle w:val="SubtitleChar"/>
        </w:rPr>
        <w:fldChar w:fldCharType="begin" w:fldLock="1"/>
      </w:r>
      <w:r w:rsidR="00EF5D77">
        <w:rPr>
          <w:rStyle w:val="SubtitleChar"/>
        </w:rPr>
        <w:instrText>ADDIN CSL_CITATION {"citationItems":[{"id":"ITEM-1","itemData":{"DOI":"10.1109/MS.2017.4121218","ISSN":"07407459","abstract":"Yakov Fain talks with Software Engineering Radio host Matthew Farwell about the popular Angular web development framework.","author":[{"dropping-particle":"","family":"Farwell","given":"Matthew","non-dropping-particle":"","parse-names":false,"suffix":""}],"container-title":"IEEE Software","id":"ITEM-1","issue":"6","issued":{"date-parts":[["2017"]]},"page":"109-112","title":"Yakov Fain on Angular","type":"article-journal","volume":"34"},"uris":["http://www.mendeley.com/documents/?uuid=3383133b-79a0-43f3-8876-7e4279acfd85"]}],"mendeley":{"formattedCitation":"(Farwell, 2017)","plainTextFormattedCitation":"(Farwell, 2017)","previouslyFormattedCitation":"(Farwell, 2017)"},"properties":{"noteIndex":0},"schema":"https://github.com/citation-style-language/schema/raw/master/csl-citation.json"}</w:instrText>
      </w:r>
      <w:r w:rsidR="00287BD8" w:rsidRPr="00287BD8">
        <w:rPr>
          <w:rStyle w:val="SubtitleChar"/>
        </w:rPr>
        <w:fldChar w:fldCharType="separate"/>
      </w:r>
      <w:r w:rsidR="00287BD8" w:rsidRPr="00287BD8">
        <w:rPr>
          <w:rStyle w:val="SubtitleChar"/>
          <w:noProof/>
        </w:rPr>
        <w:t>(Farwell, 2017)</w:t>
      </w:r>
      <w:r w:rsidR="00287BD8" w:rsidRPr="00287BD8">
        <w:rPr>
          <w:rStyle w:val="SubtitleChar"/>
        </w:rPr>
        <w:fldChar w:fldCharType="end"/>
      </w:r>
      <w:r w:rsidR="00002B0C">
        <w:rPr>
          <w:rStyle w:val="SubtitleChar"/>
        </w:rPr>
        <w:t xml:space="preserve">. </w:t>
      </w:r>
    </w:p>
    <w:tbl>
      <w:tblPr>
        <w:tblStyle w:val="TableGrid"/>
        <w:tblW w:w="0" w:type="auto"/>
        <w:tblLook w:val="04A0" w:firstRow="1" w:lastRow="0" w:firstColumn="1" w:lastColumn="0" w:noHBand="0" w:noVBand="1"/>
      </w:tblPr>
      <w:tblGrid>
        <w:gridCol w:w="3005"/>
        <w:gridCol w:w="3005"/>
        <w:gridCol w:w="3006"/>
      </w:tblGrid>
      <w:tr w:rsidR="005D7D6B" w14:paraId="1851041C" w14:textId="77777777" w:rsidTr="005D7D6B">
        <w:tc>
          <w:tcPr>
            <w:tcW w:w="3005" w:type="dxa"/>
          </w:tcPr>
          <w:p w14:paraId="000F125B" w14:textId="635677DD" w:rsidR="005D7D6B" w:rsidRPr="005D7D6B" w:rsidRDefault="005D7D6B" w:rsidP="00EA0766">
            <w:pPr>
              <w:rPr>
                <w:b/>
                <w:bCs/>
              </w:rPr>
            </w:pPr>
            <w:r w:rsidRPr="005D7D6B">
              <w:rPr>
                <w:b/>
                <w:bCs/>
              </w:rPr>
              <w:t>Frameworks</w:t>
            </w:r>
          </w:p>
        </w:tc>
        <w:tc>
          <w:tcPr>
            <w:tcW w:w="3005" w:type="dxa"/>
          </w:tcPr>
          <w:p w14:paraId="5D3FDD16" w14:textId="0542E7F3" w:rsidR="005D7D6B" w:rsidRPr="005D7D6B" w:rsidRDefault="005D7D6B" w:rsidP="00EA0766">
            <w:pPr>
              <w:rPr>
                <w:b/>
                <w:bCs/>
              </w:rPr>
            </w:pPr>
            <w:r w:rsidRPr="005D7D6B">
              <w:rPr>
                <w:b/>
                <w:bCs/>
              </w:rPr>
              <w:t>First Release</w:t>
            </w:r>
          </w:p>
        </w:tc>
        <w:tc>
          <w:tcPr>
            <w:tcW w:w="3006" w:type="dxa"/>
          </w:tcPr>
          <w:p w14:paraId="76117F64" w14:textId="298C721D" w:rsidR="005D7D6B" w:rsidRPr="005D7D6B" w:rsidRDefault="005D7D6B" w:rsidP="00EA0766">
            <w:pPr>
              <w:rPr>
                <w:b/>
                <w:bCs/>
              </w:rPr>
            </w:pPr>
            <w:r w:rsidRPr="005D7D6B">
              <w:rPr>
                <w:b/>
                <w:bCs/>
              </w:rPr>
              <w:t>Latest Stable Release</w:t>
            </w:r>
          </w:p>
        </w:tc>
      </w:tr>
      <w:tr w:rsidR="005D7D6B" w14:paraId="1C972BE2" w14:textId="77777777" w:rsidTr="005D7D6B">
        <w:tc>
          <w:tcPr>
            <w:tcW w:w="3005" w:type="dxa"/>
          </w:tcPr>
          <w:p w14:paraId="7717657C" w14:textId="401632A7" w:rsidR="005D7D6B" w:rsidRDefault="005D7D6B" w:rsidP="00EA0766">
            <w:r>
              <w:t>Angular 8</w:t>
            </w:r>
          </w:p>
        </w:tc>
        <w:tc>
          <w:tcPr>
            <w:tcW w:w="3005" w:type="dxa"/>
          </w:tcPr>
          <w:p w14:paraId="579D328B" w14:textId="77286F2D" w:rsidR="005D7D6B" w:rsidRDefault="005D7D6B" w:rsidP="00EA0766">
            <w:r>
              <w:t>14 Sept 2016</w:t>
            </w:r>
          </w:p>
        </w:tc>
        <w:tc>
          <w:tcPr>
            <w:tcW w:w="3006" w:type="dxa"/>
          </w:tcPr>
          <w:p w14:paraId="44A8D8EF" w14:textId="70ABA20C" w:rsidR="005D7D6B" w:rsidRDefault="005D7D6B" w:rsidP="00EA0766">
            <w:r>
              <w:t>12 Aug 2020</w:t>
            </w:r>
          </w:p>
        </w:tc>
      </w:tr>
      <w:tr w:rsidR="005D7D6B" w14:paraId="10317BE0" w14:textId="77777777" w:rsidTr="005D7D6B">
        <w:tc>
          <w:tcPr>
            <w:tcW w:w="3005" w:type="dxa"/>
          </w:tcPr>
          <w:p w14:paraId="6E7B3585" w14:textId="0A7C5F7A" w:rsidR="005D7D6B" w:rsidRDefault="005D7D6B" w:rsidP="00EA0766">
            <w:r>
              <w:lastRenderedPageBreak/>
              <w:t>ReactJS</w:t>
            </w:r>
          </w:p>
        </w:tc>
        <w:tc>
          <w:tcPr>
            <w:tcW w:w="3005" w:type="dxa"/>
          </w:tcPr>
          <w:p w14:paraId="07C126E8" w14:textId="746207B2" w:rsidR="005D7D6B" w:rsidRDefault="005D7D6B" w:rsidP="00EA0766">
            <w:r>
              <w:t>29 May 2013</w:t>
            </w:r>
          </w:p>
        </w:tc>
        <w:tc>
          <w:tcPr>
            <w:tcW w:w="3006" w:type="dxa"/>
          </w:tcPr>
          <w:p w14:paraId="17FE41DD" w14:textId="1041D176" w:rsidR="005D7D6B" w:rsidRDefault="005D7D6B" w:rsidP="00EA0766">
            <w:r>
              <w:t>19 March 2020</w:t>
            </w:r>
          </w:p>
        </w:tc>
      </w:tr>
      <w:tr w:rsidR="005D7D6B" w14:paraId="1F806BE8" w14:textId="77777777" w:rsidTr="005D7D6B">
        <w:tc>
          <w:tcPr>
            <w:tcW w:w="3005" w:type="dxa"/>
          </w:tcPr>
          <w:p w14:paraId="71E8704E" w14:textId="790C136F" w:rsidR="005D7D6B" w:rsidRDefault="005D7D6B" w:rsidP="00EA0766">
            <w:proofErr w:type="spellStart"/>
            <w:r>
              <w:t>EmberJs</w:t>
            </w:r>
            <w:proofErr w:type="spellEnd"/>
          </w:p>
        </w:tc>
        <w:tc>
          <w:tcPr>
            <w:tcW w:w="3005" w:type="dxa"/>
          </w:tcPr>
          <w:p w14:paraId="7D29640E" w14:textId="35685108" w:rsidR="005D7D6B" w:rsidRDefault="005D7D6B" w:rsidP="00EA0766">
            <w:r>
              <w:t>8 December 2011</w:t>
            </w:r>
          </w:p>
        </w:tc>
        <w:tc>
          <w:tcPr>
            <w:tcW w:w="3006" w:type="dxa"/>
          </w:tcPr>
          <w:p w14:paraId="37F079E1" w14:textId="2E33D3BF" w:rsidR="005D7D6B" w:rsidRDefault="005D7D6B" w:rsidP="00EA0766">
            <w:r>
              <w:t>4 May 2020</w:t>
            </w:r>
          </w:p>
        </w:tc>
      </w:tr>
      <w:tr w:rsidR="005D7D6B" w14:paraId="0F64D660" w14:textId="77777777" w:rsidTr="005D7D6B">
        <w:tc>
          <w:tcPr>
            <w:tcW w:w="3005" w:type="dxa"/>
          </w:tcPr>
          <w:p w14:paraId="2377FB0E" w14:textId="77777777" w:rsidR="005D7D6B" w:rsidRDefault="005D7D6B" w:rsidP="00B60733">
            <w:r>
              <w:t>Vue.js</w:t>
            </w:r>
          </w:p>
        </w:tc>
        <w:tc>
          <w:tcPr>
            <w:tcW w:w="3005" w:type="dxa"/>
          </w:tcPr>
          <w:p w14:paraId="4CE7175C" w14:textId="77777777" w:rsidR="005D7D6B" w:rsidRDefault="005D7D6B" w:rsidP="00B60733">
            <w:r>
              <w:t>February 2014</w:t>
            </w:r>
          </w:p>
        </w:tc>
        <w:tc>
          <w:tcPr>
            <w:tcW w:w="3006" w:type="dxa"/>
          </w:tcPr>
          <w:p w14:paraId="58780501" w14:textId="77777777" w:rsidR="005D7D6B" w:rsidRDefault="005D7D6B" w:rsidP="00B60733">
            <w:r>
              <w:t>13 December 2019</w:t>
            </w:r>
          </w:p>
        </w:tc>
      </w:tr>
    </w:tbl>
    <w:p w14:paraId="355D4A2A" w14:textId="77777777" w:rsidR="002D4DD5" w:rsidRDefault="002D4DD5" w:rsidP="00EA0766"/>
    <w:p w14:paraId="53B201DD" w14:textId="0EB07EE4" w:rsidR="003A65A7" w:rsidRDefault="00002B0C" w:rsidP="00EA0766">
      <w:r w:rsidRPr="00002B0C">
        <w:t>L</w:t>
      </w:r>
      <w:r>
        <w:t>et's see the frameworks selected</w:t>
      </w:r>
      <w:r w:rsidR="00197702">
        <w:t xml:space="preserve"> in more detail</w:t>
      </w:r>
      <w:r>
        <w:t>.</w:t>
      </w:r>
    </w:p>
    <w:p w14:paraId="0C61950C" w14:textId="5798C322" w:rsidR="00802C7F" w:rsidRDefault="00143DAE" w:rsidP="00BE5DB2">
      <w:r>
        <w:rPr>
          <w:b/>
          <w:bCs/>
        </w:rPr>
        <w:t xml:space="preserve">3.2.1 </w:t>
      </w:r>
      <w:r w:rsidR="00BE5DB2" w:rsidRPr="00BE5DB2">
        <w:rPr>
          <w:b/>
          <w:bCs/>
        </w:rPr>
        <w:t>Angular 8:</w:t>
      </w:r>
      <w:r w:rsidR="00BE5DB2" w:rsidRPr="00BE5DB2">
        <w:t xml:space="preserve"> </w:t>
      </w:r>
      <w:r w:rsidR="00BE5DB2">
        <w:t xml:space="preserve">Angular is a </w:t>
      </w:r>
      <w:proofErr w:type="spellStart"/>
      <w:r w:rsidR="00BE5DB2">
        <w:t>google’s</w:t>
      </w:r>
      <w:proofErr w:type="spellEnd"/>
      <w:r w:rsidR="00BE5DB2">
        <w:t xml:space="preserve"> JavaScript framework and it was created by two google developer</w:t>
      </w:r>
      <w:r w:rsidR="00BE5DB2" w:rsidRPr="00BE5DB2">
        <w:t xml:space="preserve"> Misko Hevery and Adam Abrons</w:t>
      </w:r>
      <w:r w:rsidR="00BE5DB2">
        <w:t xml:space="preserve">. When it was created it was based on plain </w:t>
      </w:r>
      <w:proofErr w:type="spellStart"/>
      <w:r w:rsidR="00BE5DB2">
        <w:t>javascript</w:t>
      </w:r>
      <w:proofErr w:type="spellEnd"/>
      <w:r w:rsidR="00BE5DB2">
        <w:t xml:space="preserve"> and it was named as AngularJS. </w:t>
      </w:r>
      <w:r w:rsidR="00FB6E2E">
        <w:t>At that time majority of websites developed were Multi-Page website and the cons of those have been already discussed.</w:t>
      </w:r>
      <w:r w:rsidR="00402AB6">
        <w:t xml:space="preserve"> jQuery library was famous at that because using ajax with jQuery is much easier than the plain </w:t>
      </w:r>
      <w:proofErr w:type="spellStart"/>
      <w:r w:rsidR="00402AB6">
        <w:t>javascript</w:t>
      </w:r>
      <w:proofErr w:type="spellEnd"/>
      <w:r w:rsidR="00402AB6">
        <w:t xml:space="preserve"> and it was easy to manipulate the DOM with jQuery. But AngularJS went one step ahead of jQuery because of features like two-way data binding, route handling, support for </w:t>
      </w:r>
      <w:r w:rsidR="00EF5D77">
        <w:t xml:space="preserve">the </w:t>
      </w:r>
      <w:r w:rsidR="00402AB6">
        <w:t>external library, etc.</w:t>
      </w:r>
      <w:r w:rsidR="00EF5D77" w:rsidRPr="00EF5D77">
        <w:rPr>
          <w:rStyle w:val="SubtitleChar"/>
        </w:rPr>
        <w:fldChar w:fldCharType="begin" w:fldLock="1"/>
      </w:r>
      <w:r w:rsidR="00AE6474">
        <w:rPr>
          <w:rStyle w:val="SubtitleChar"/>
        </w:rPr>
        <w:instrText>ADDIN CSL_CITATION {"citationItems":[{"id":"ITEM-1","itemData":{"abstract":"The area of web development has changed a lot in the past years. This thesis provides an insight into the currently most popular JavaScript frameworks: Angular, React and Vue.js. Each one of them will be investigated and evaluated based on pre-deened criteria. Ultimately, a recommendation will be given on which technology is most appropriate for certain situations.","author":[{"dropping-particle":"","family":"Studiengang Bachelor","given":"im","non-dropping-particle":"","parse-names":false,"suffix":""},{"dropping-particle":"","family":"Prüferin","given":"Betreuende","non-dropping-particle":"","parse-names":false,"suffix":""},{"dropping-particle":"","family":"Steeens Zweitgutachter","given":"Ulrike","non-dropping-particle":"","parse-names":false,"suffix":""},{"dropping-particle":"","family":"Behrmann geb Knoblauch","given":"Martin","non-dropping-particle":"","parse-names":false,"suffix":""},{"dropping-particle":"","family":"Wohlgethan","given":"Eric","non-dropping-particle":"","parse-names":false,"suffix":""}],"id":"ITEM-1","issued":{"date-parts":[["0"]]},"title":"Bachelorarbeit eingereicht im Rahmen der Bachelorprüfung","type":"article-journal"},"uris":["http://www.mendeley.com/documents/?uuid=6697b738-b0dd-42d0-b943-3597637e666d"]}],"mendeley":{"formattedCitation":"(Studiengang Bachelor &lt;i&gt;et al.&lt;/i&gt;, no date)","plainTextFormattedCitation":"(Studiengang Bachelor et al., no date)","previouslyFormattedCitation":"(Studiengang Bachelor &lt;i&gt;et al.&lt;/i&gt;, no date)"},"properties":{"noteIndex":0},"schema":"https://github.com/citation-style-language/schema/raw/master/csl-citation.json"}</w:instrText>
      </w:r>
      <w:r w:rsidR="00EF5D77" w:rsidRPr="00EF5D77">
        <w:rPr>
          <w:rStyle w:val="SubtitleChar"/>
        </w:rPr>
        <w:fldChar w:fldCharType="separate"/>
      </w:r>
      <w:r w:rsidR="00EF5D77" w:rsidRPr="00EF5D77">
        <w:rPr>
          <w:rStyle w:val="SubtitleChar"/>
          <w:noProof/>
        </w:rPr>
        <w:t>(</w:t>
      </w:r>
      <w:proofErr w:type="spellStart"/>
      <w:r w:rsidR="00EF5D77" w:rsidRPr="00EF5D77">
        <w:rPr>
          <w:rStyle w:val="SubtitleChar"/>
          <w:noProof/>
        </w:rPr>
        <w:t>Studiengang</w:t>
      </w:r>
      <w:proofErr w:type="spellEnd"/>
      <w:r w:rsidR="00EF5D77" w:rsidRPr="00EF5D77">
        <w:rPr>
          <w:rStyle w:val="SubtitleChar"/>
          <w:noProof/>
        </w:rPr>
        <w:t xml:space="preserve"> Bachelor et al., no date)</w:t>
      </w:r>
      <w:r w:rsidR="00EF5D77" w:rsidRPr="00EF5D77">
        <w:rPr>
          <w:rStyle w:val="SubtitleChar"/>
        </w:rPr>
        <w:fldChar w:fldCharType="end"/>
      </w:r>
      <w:r w:rsidR="00511EE3">
        <w:rPr>
          <w:rStyle w:val="SubtitleChar"/>
        </w:rPr>
        <w:t xml:space="preserve">. </w:t>
      </w:r>
      <w:r w:rsidR="00511EE3" w:rsidRPr="00511EE3">
        <w:t>T</w:t>
      </w:r>
      <w:r w:rsidR="00511EE3">
        <w:t xml:space="preserve">he reason behind the creation of it was to extend the HTML capabilities with the help of custom directives made by angular. </w:t>
      </w:r>
      <w:r w:rsidR="0055491A">
        <w:t xml:space="preserve">The next update of the angular framework was different from its last version. Which was called Angular 2? The version used in this framework is Angular 8.0. The major difference was </w:t>
      </w:r>
      <w:r w:rsidR="00290A9D">
        <w:t xml:space="preserve">the </w:t>
      </w:r>
      <w:r w:rsidR="0055491A">
        <w:t>AngularJS version was based on JavaScript while all Angular 2+ versions are based on the typescript.</w:t>
      </w:r>
    </w:p>
    <w:p w14:paraId="34C3896C" w14:textId="55B569AC" w:rsidR="00290A9D" w:rsidRDefault="00290A9D" w:rsidP="00BE5DB2">
      <w:r>
        <w:t xml:space="preserve">The structure of the angular framework is component-based like many other frameworks. Components are the main building blocks of the frameworks. They are used excessively throughout the application. Each component can be associated with the separate HTML sometimes referred to as template &amp; CSS file. </w:t>
      </w:r>
      <w:r w:rsidR="006A53A9">
        <w:t>All the business logic, data manipulation, arithmetic, and mathematical operations</w:t>
      </w:r>
      <w:r>
        <w:t xml:space="preserve"> </w:t>
      </w:r>
      <w:r w:rsidR="006A53A9">
        <w:t>are written inside the components.</w:t>
      </w:r>
      <w:r w:rsidR="00A37C43">
        <w:t xml:space="preserve"> </w:t>
      </w:r>
    </w:p>
    <w:p w14:paraId="2BA3DA61" w14:textId="397A284A" w:rsidR="00183296" w:rsidRDefault="00183296" w:rsidP="00BE5DB2">
      <w:r>
        <w:t>Between all the components there is one main component called app-root component which helps in initializing the entire application.</w:t>
      </w:r>
      <w:r w:rsidR="003606D8">
        <w:t xml:space="preserve"> The components are hierarchically like parent and child. And it is possible to pass the states between parent and child components.</w:t>
      </w:r>
    </w:p>
    <w:p w14:paraId="10FC2B82" w14:textId="77777777" w:rsidR="00305379" w:rsidRDefault="00163B61" w:rsidP="00BE5DB2">
      <w:r w:rsidRPr="00AE389A">
        <w:rPr>
          <w:b/>
          <w:bCs/>
        </w:rPr>
        <w:t>Data binding</w:t>
      </w:r>
      <w:r>
        <w:t xml:space="preserve"> is also one of the most important features provided by angular frameworks.</w:t>
      </w:r>
      <w:r w:rsidR="001E4162">
        <w:t xml:space="preserve"> </w:t>
      </w:r>
      <w:r w:rsidR="007D7A13">
        <w:t>Data Binding is the connection between actual data and the front UI of the application.</w:t>
      </w:r>
      <w:r w:rsidR="00057C03">
        <w:t xml:space="preserve"> </w:t>
      </w:r>
      <w:r w:rsidR="00F910CE">
        <w:t>For showing the data fetched from the server or any other source on the UI we have to establish a connection between the template and the components. Angular has different ways of a binding component variable to the template.</w:t>
      </w:r>
    </w:p>
    <w:p w14:paraId="1E6882D7" w14:textId="687BB6AA" w:rsidR="00163B61" w:rsidRDefault="00305379" w:rsidP="00BE5DB2">
      <w:r>
        <w:t>Property Binding: In property Binding the direction of the flow of data is from component to template.</w:t>
      </w:r>
    </w:p>
    <w:p w14:paraId="6D1B9543" w14:textId="3F9D34EA" w:rsidR="00305379" w:rsidRDefault="00305379" w:rsidP="00BE5DB2">
      <w:r>
        <w:t>Event Binding: Event binding is the opposite of the property binding. Data always flow from the template to the component.</w:t>
      </w:r>
    </w:p>
    <w:p w14:paraId="0D03C6D5" w14:textId="13FA8F5F" w:rsidR="00305379" w:rsidRDefault="00E26100" w:rsidP="00BE5DB2">
      <w:r>
        <w:t>Two Way Data</w:t>
      </w:r>
      <w:r w:rsidR="00305379">
        <w:t xml:space="preserve"> Binding:</w:t>
      </w:r>
      <w:r w:rsidR="004F4927">
        <w:t xml:space="preserve"> </w:t>
      </w:r>
      <w:r w:rsidR="005F578C">
        <w:t>Two-way data binding is the most important, if not most important then one of the most used data binding</w:t>
      </w:r>
      <w:r w:rsidR="003E14CA">
        <w:t>s throughout the application</w:t>
      </w:r>
      <w:r w:rsidR="005F578C">
        <w:t>.</w:t>
      </w:r>
      <w:r w:rsidR="005C7896">
        <w:t xml:space="preserve"> Angular keeps track of every variable using watchers.</w:t>
      </w:r>
      <w:r w:rsidR="00D810F5">
        <w:t xml:space="preserve"> As soon as the data changes in input filed the values in components also get changes</w:t>
      </w:r>
      <w:r w:rsidR="005C7896">
        <w:t xml:space="preserve"> </w:t>
      </w:r>
      <w:r w:rsidR="00D810F5">
        <w:t>and vice versa.</w:t>
      </w:r>
    </w:p>
    <w:p w14:paraId="0E5AFAD1" w14:textId="7CB74D84" w:rsidR="00FF68CF" w:rsidRDefault="00AE389A" w:rsidP="00BE5DB2">
      <w:r w:rsidRPr="0019160C">
        <w:rPr>
          <w:b/>
          <w:bCs/>
        </w:rPr>
        <w:t>Routing</w:t>
      </w:r>
      <w:r>
        <w:t xml:space="preserve"> provided by angular is a mentionable topic.</w:t>
      </w:r>
      <w:r w:rsidR="0019160C">
        <w:t xml:space="preserve"> </w:t>
      </w:r>
      <w:r w:rsidR="008C28F8">
        <w:t>Routing plays an important role in any website.</w:t>
      </w:r>
      <w:r w:rsidR="00C80E5B">
        <w:t xml:space="preserve"> Without proper nesting of routes, the app won't be consider</w:t>
      </w:r>
      <w:r w:rsidR="000D61D1">
        <w:t>ed</w:t>
      </w:r>
      <w:r w:rsidR="00C80E5B">
        <w:t xml:space="preserve"> as a good app.</w:t>
      </w:r>
      <w:r w:rsidR="00B507B6">
        <w:t xml:space="preserve"> While generating the app using the command, angular ask whether </w:t>
      </w:r>
      <w:r w:rsidR="00776D17">
        <w:t xml:space="preserve">the </w:t>
      </w:r>
      <w:r w:rsidR="00B507B6">
        <w:t>routing module should be included or not.</w:t>
      </w:r>
      <w:r w:rsidR="00776D17">
        <w:t xml:space="preserve"> </w:t>
      </w:r>
      <w:r w:rsidR="00A935BB">
        <w:t>If selected yes it will add a routing as a separate module and we can add as many as routes we want and we can nest one route inside the another.</w:t>
      </w:r>
    </w:p>
    <w:p w14:paraId="1F25BF49" w14:textId="06281097" w:rsidR="00143DAE" w:rsidRDefault="00143DAE" w:rsidP="00BE5DB2"/>
    <w:p w14:paraId="4A1125C1" w14:textId="41DFCC48" w:rsidR="00143DAE" w:rsidRPr="00C963B9" w:rsidRDefault="000D40FF" w:rsidP="00BE5DB2">
      <w:pPr>
        <w:rPr>
          <w:rStyle w:val="SubtitleChar"/>
        </w:rPr>
      </w:pPr>
      <w:r w:rsidRPr="00D3281E">
        <w:rPr>
          <w:b/>
          <w:bCs/>
        </w:rPr>
        <w:lastRenderedPageBreak/>
        <w:t>3.2.2 ReactJS</w:t>
      </w:r>
      <w:r w:rsidR="00D3281E" w:rsidRPr="00D3281E">
        <w:rPr>
          <w:b/>
          <w:bCs/>
        </w:rPr>
        <w:t>:</w:t>
      </w:r>
      <w:r w:rsidR="00A94410">
        <w:rPr>
          <w:b/>
          <w:bCs/>
        </w:rPr>
        <w:t xml:space="preserve"> </w:t>
      </w:r>
      <w:r w:rsidR="00A94410">
        <w:t>ReactJS is maintained and developed by Facebook Inc. It was found in 2003 by Facebook</w:t>
      </w:r>
      <w:r w:rsidR="001C199B">
        <w:t xml:space="preserve">’s </w:t>
      </w:r>
      <w:r w:rsidR="001C199B" w:rsidRPr="001C199B">
        <w:t xml:space="preserve">Jordan </w:t>
      </w:r>
      <w:proofErr w:type="spellStart"/>
      <w:r w:rsidR="001C199B" w:rsidRPr="001C199B">
        <w:t>Walke</w:t>
      </w:r>
      <w:proofErr w:type="spellEnd"/>
      <w:r w:rsidR="00A94410">
        <w:t xml:space="preserve"> as open-source software and since then it has gained a lot of attraction by developers. </w:t>
      </w:r>
      <w:r w:rsidR="00EC7068">
        <w:t>React is nothing but ‘V’ in the MVC architecture</w:t>
      </w:r>
      <w:r w:rsidR="004A18A2">
        <w:t xml:space="preserve"> or It can be said that It is used for just creating user interfaces</w:t>
      </w:r>
      <w:r w:rsidR="00EC7068">
        <w:t>.</w:t>
      </w:r>
      <w:r w:rsidR="00AE6474">
        <w:t xml:space="preserve"> </w:t>
      </w:r>
      <w:r w:rsidR="00AE6474" w:rsidRPr="00C963B9">
        <w:rPr>
          <w:rStyle w:val="SubtitleChar"/>
        </w:rPr>
        <w:fldChar w:fldCharType="begin" w:fldLock="1"/>
      </w:r>
      <w:r w:rsidR="00BF1640" w:rsidRPr="00C963B9">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AE6474" w:rsidRPr="00C963B9">
        <w:rPr>
          <w:rStyle w:val="SubtitleChar"/>
        </w:rPr>
        <w:fldChar w:fldCharType="separate"/>
      </w:r>
      <w:r w:rsidR="00AE6474" w:rsidRPr="00C963B9">
        <w:rPr>
          <w:rStyle w:val="SubtitleChar"/>
          <w:noProof/>
        </w:rPr>
        <w:t>(Lawrence, 2017)</w:t>
      </w:r>
      <w:r w:rsidR="00AE6474" w:rsidRPr="00C963B9">
        <w:rPr>
          <w:rStyle w:val="SubtitleChar"/>
        </w:rPr>
        <w:fldChar w:fldCharType="end"/>
      </w:r>
      <w:r w:rsidR="00AE6474">
        <w:t>.</w:t>
      </w:r>
      <w:r w:rsidR="00EB7352">
        <w:t>The primary object of the react is to enhance the per</w:t>
      </w:r>
      <w:r w:rsidR="0009368D">
        <w:t>form</w:t>
      </w:r>
      <w:r w:rsidR="00EB7352">
        <w:t>ances of the applications.</w:t>
      </w:r>
      <w:r w:rsidR="00AE6474">
        <w:t xml:space="preserve"> </w:t>
      </w:r>
      <w:r w:rsidR="00342FB9">
        <w:t xml:space="preserve">It was mainly focused to address the performance issues of the web applications. </w:t>
      </w:r>
      <w:r w:rsidR="00951CC7">
        <w:t>The m</w:t>
      </w:r>
      <w:r w:rsidR="0027506F">
        <w:t xml:space="preserve">ost famous use case of ReactJS is Instagram &amp; </w:t>
      </w:r>
      <w:proofErr w:type="spellStart"/>
      <w:r w:rsidR="0027506F">
        <w:t>Whatsapp</w:t>
      </w:r>
      <w:proofErr w:type="spellEnd"/>
      <w:r w:rsidR="0027506F">
        <w:t>.</w:t>
      </w:r>
      <w:r w:rsidR="00951CC7">
        <w:t xml:space="preserve"> Most often react is mistaken as a framework but it just a library to build a UI component.</w:t>
      </w:r>
      <w:r w:rsidR="00BF1640">
        <w:t xml:space="preserve"> The difference between library &amp; Framework is that framework help you decide the entire application, your applications are entirely dependent on that single framework it makes developer’s job easy while in case of the library, you can just import it and it will you help you build that particular smaller portion of the website.</w:t>
      </w:r>
      <w:r w:rsidR="00FC750E">
        <w:t xml:space="preserve"> </w:t>
      </w:r>
      <w:r w:rsidR="00BF1640" w:rsidRPr="00C963B9">
        <w:rPr>
          <w:rStyle w:val="SubtitleChar"/>
        </w:rPr>
        <w:fldChar w:fldCharType="begin" w:fldLock="1"/>
      </w:r>
      <w:r w:rsidR="00811722" w:rsidRPr="00C963B9">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mendeley":{"formattedCitation":"(Voutilainen, 2017)","plainTextFormattedCitation":"(Voutilainen, 2017)","previouslyFormattedCitation":"(Voutilainen, 2017)"},"properties":{"noteIndex":0},"schema":"https://github.com/citation-style-language/schema/raw/master/csl-citation.json"}</w:instrText>
      </w:r>
      <w:r w:rsidR="00BF1640" w:rsidRPr="00C963B9">
        <w:rPr>
          <w:rStyle w:val="SubtitleChar"/>
        </w:rPr>
        <w:fldChar w:fldCharType="separate"/>
      </w:r>
      <w:r w:rsidR="00BF1640" w:rsidRPr="00C963B9">
        <w:rPr>
          <w:rStyle w:val="SubtitleChar"/>
          <w:noProof/>
        </w:rPr>
        <w:t>(Voutilainen, 2017)</w:t>
      </w:r>
      <w:r w:rsidR="00BF1640" w:rsidRPr="00C963B9">
        <w:rPr>
          <w:rStyle w:val="SubtitleChar"/>
        </w:rPr>
        <w:fldChar w:fldCharType="end"/>
      </w:r>
      <w:r w:rsidR="004B0ED0" w:rsidRPr="00C963B9">
        <w:rPr>
          <w:rStyle w:val="SubtitleChar"/>
        </w:rPr>
        <w:t>.</w:t>
      </w:r>
    </w:p>
    <w:p w14:paraId="029AB3B9" w14:textId="5EFD3533" w:rsidR="004B0ED0" w:rsidRDefault="00FC750E" w:rsidP="00BE5DB2">
      <w:r w:rsidRPr="001C199B">
        <w:rPr>
          <w:b/>
          <w:bCs/>
        </w:rPr>
        <w:t>Virtual DOM</w:t>
      </w:r>
      <w:r>
        <w:t xml:space="preserve"> is the main reason why react is gaining more importance over frameworks like Angular our VUE. </w:t>
      </w:r>
      <w:r w:rsidRPr="00C963B9">
        <w:rPr>
          <w:rStyle w:val="SubtitleChar"/>
        </w:rPr>
        <w:fldChar w:fldCharType="begin" w:fldLock="1"/>
      </w:r>
      <w:r w:rsidR="00AE5E92" w:rsidRPr="00C963B9">
        <w:rPr>
          <w:rStyle w:val="SubtitleChar"/>
        </w:rPr>
        <w:instrText>ADDIN CSL_CITATION {"citationItems":[{"id":"ITEM-1","itemData":{"DOI":"10.1109/ICECCT.2019.8869134","ISBN":"9781538681572","abstract":"React is one of the popular web frameworks that has gained importance over other frameworks such as Angular, Vue, etc.. This is because of its implementation of Virtual DOM, whose primary objective is to enhance the overall performance of the application.However, there are certain things that one has to keep in mind before designing the applications. Failing to anticipate the problems that may occur component hierarchy will lead to performance degradation. Some of the commonly faced problems are component re-rendering, application lag due to background computations being run, lag due to processing large data sets in a single stretch, etc.This paper will describe some of the practical ways of overcoming such problems within the application, thus enhancing the performance of the ReactJS App in a production environment. The paper will also describe a time-efficient search algorithm that can be used for searching objects in a large data set.","author":[{"dropping-particle":"","family":"Javeed","given":"Arshad","non-dropping-particle":"","parse-names":false,"suffix":""}],"container-title":"Proceedings of 2019 3rd IEEE International Conference on Electrical, Computer and Communication Technologies, ICECCT 2019","id":"ITEM-1","issued":{"date-parts":[["2019"]]},"page":"0-4","publisher":"IEEE","title":"Performance Optimization Techniques for ReactJS","type":"article-journal"},"uris":["http://www.mendeley.com/documents/?uuid=44b980e3-447c-43c7-845e-977ca71ebf80"]}],"mendeley":{"formattedCitation":"(Javeed, 2019)","plainTextFormattedCitation":"(Javeed, 2019)","previouslyFormattedCitation":"(Javeed, 2019)"},"properties":{"noteIndex":0},"schema":"https://github.com/citation-style-language/schema/raw/master/csl-citation.json"}</w:instrText>
      </w:r>
      <w:r w:rsidRPr="00C963B9">
        <w:rPr>
          <w:rStyle w:val="SubtitleChar"/>
        </w:rPr>
        <w:fldChar w:fldCharType="separate"/>
      </w:r>
      <w:r w:rsidRPr="00C963B9">
        <w:rPr>
          <w:rStyle w:val="SubtitleChar"/>
          <w:noProof/>
        </w:rPr>
        <w:t>(Javeed, 2019)</w:t>
      </w:r>
      <w:r w:rsidRPr="00C963B9">
        <w:rPr>
          <w:rStyle w:val="SubtitleChar"/>
        </w:rPr>
        <w:fldChar w:fldCharType="end"/>
      </w:r>
      <w:r>
        <w:t>.</w:t>
      </w:r>
      <w:r w:rsidR="003710C2">
        <w:t xml:space="preserve"> With the help of virtual DOM react decide whether the component should be reloaded or not based on the current state of the component and the changes that have occurred.</w:t>
      </w:r>
    </w:p>
    <w:p w14:paraId="42B64972" w14:textId="3910A5B4" w:rsidR="001C199B" w:rsidRDefault="001C199B" w:rsidP="00BE5DB2">
      <w:proofErr w:type="gramStart"/>
      <w:r>
        <w:t>One way</w:t>
      </w:r>
      <w:proofErr w:type="gramEnd"/>
      <w:r>
        <w:t xml:space="preserve"> data flow is used in the </w:t>
      </w:r>
      <w:r w:rsidR="006723D3">
        <w:t>ReactJS</w:t>
      </w:r>
      <w:r>
        <w:t xml:space="preserve"> which helps in controlling the flow of data within th</w:t>
      </w:r>
      <w:r w:rsidR="006723D3">
        <w:t>e</w:t>
      </w:r>
      <w:r>
        <w:t xml:space="preserve"> application which improves the stability and to detect the changes occurred.</w:t>
      </w:r>
    </w:p>
    <w:p w14:paraId="509A68A0" w14:textId="465049DD" w:rsidR="001C199B" w:rsidRPr="00C963B9" w:rsidRDefault="006723D3" w:rsidP="00BE5DB2">
      <w:pPr>
        <w:rPr>
          <w:rStyle w:val="SubtitleChar"/>
        </w:rPr>
      </w:pPr>
      <w:r>
        <w:t xml:space="preserve">To re-render the component, state and properties play a major role in deciding that. When there is a transfer of properties or states from parent to child the react DOM compares them with the previously stored value and if there is </w:t>
      </w:r>
      <w:r w:rsidR="00AE5E92">
        <w:t xml:space="preserve">a </w:t>
      </w:r>
      <w:r>
        <w:t>difference between the new value and previous value then only it re-renders the component.</w:t>
      </w:r>
      <w:r w:rsidR="00AE5E92" w:rsidRPr="00C963B9">
        <w:rPr>
          <w:rStyle w:val="SubtitleChar"/>
        </w:rPr>
        <w:t xml:space="preserve"> </w:t>
      </w:r>
      <w:r w:rsidR="00AE5E92" w:rsidRPr="00C963B9">
        <w:rPr>
          <w:rStyle w:val="SubtitleChar"/>
        </w:rPr>
        <w:fldChar w:fldCharType="begin" w:fldLock="1"/>
      </w:r>
      <w:r w:rsidR="00FE52D0" w:rsidRPr="00C963B9">
        <w:rPr>
          <w:rStyle w:val="SubtitleChar"/>
        </w:rPr>
        <w:instrText>ADDIN CSL_CITATION {"citationItems":[{"id":"ITEM-1","itemData":{"DOI":"10.1109/ICECCT.2019.8869134","ISBN":"9781538681572","abstract":"React is one of the popular web frameworks that has gained importance over other frameworks such as Angular, Vue, etc.. This is because of its implementation of Virtual DOM, whose primary objective is to enhance the overall performance of the application.However, there are certain things that one has to keep in mind before designing the applications. Failing to anticipate the problems that may occur component hierarchy will lead to performance degradation. Some of the commonly faced problems are component re-rendering, application lag due to background computations being run, lag due to processing large data sets in a single stretch, etc.This paper will describe some of the practical ways of overcoming such problems within the application, thus enhancing the performance of the ReactJS App in a production environment. The paper will also describe a time-efficient search algorithm that can be used for searching objects in a large data set.","author":[{"dropping-particle":"","family":"Javeed","given":"Arshad","non-dropping-particle":"","parse-names":false,"suffix":""}],"container-title":"Proceedings of 2019 3rd IEEE International Conference on Electrical, Computer and Communication Technologies, ICECCT 2019","id":"ITEM-1","issued":{"date-parts":[["2019"]]},"page":"0-4","publisher":"IEEE","title":"Performance Optimization Techniques for ReactJS","type":"article-journal"},"uris":["http://www.mendeley.com/documents/?uuid=44b980e3-447c-43c7-845e-977ca71ebf80"]}],"mendeley":{"formattedCitation":"(Javeed, 2019)","plainTextFormattedCitation":"(Javeed, 2019)","previouslyFormattedCitation":"(Javeed, 2019)"},"properties":{"noteIndex":0},"schema":"https://github.com/citation-style-language/schema/raw/master/csl-citation.json"}</w:instrText>
      </w:r>
      <w:r w:rsidR="00AE5E92" w:rsidRPr="00C963B9">
        <w:rPr>
          <w:rStyle w:val="SubtitleChar"/>
        </w:rPr>
        <w:fldChar w:fldCharType="separate"/>
      </w:r>
      <w:r w:rsidR="00AE5E92" w:rsidRPr="00C963B9">
        <w:rPr>
          <w:rStyle w:val="SubtitleChar"/>
          <w:noProof/>
        </w:rPr>
        <w:t>(Javeed, 2019)</w:t>
      </w:r>
      <w:r w:rsidR="00AE5E92" w:rsidRPr="00C963B9">
        <w:rPr>
          <w:rStyle w:val="SubtitleChar"/>
        </w:rPr>
        <w:fldChar w:fldCharType="end"/>
      </w:r>
      <w:r w:rsidR="00AE5E92" w:rsidRPr="00C963B9">
        <w:rPr>
          <w:rStyle w:val="SubtitleChar"/>
        </w:rPr>
        <w:t>.</w:t>
      </w:r>
    </w:p>
    <w:p w14:paraId="2FACD969" w14:textId="1C22B3F9" w:rsidR="00FE52D0" w:rsidRPr="00C963B9" w:rsidRDefault="00FE52D0" w:rsidP="00BE5DB2">
      <w:pPr>
        <w:rPr>
          <w:rStyle w:val="SubtitleChar"/>
        </w:rPr>
      </w:pPr>
      <w:r w:rsidRPr="00FE52D0">
        <w:rPr>
          <w:b/>
          <w:bCs/>
        </w:rPr>
        <w:t>Components</w:t>
      </w:r>
      <w:r>
        <w:t xml:space="preserve"> are the major core of the ReactJS library like Angular. To transfer certain states of the component to the view and display it is the main purpose. The component can be written in two ways </w:t>
      </w:r>
      <w:proofErr w:type="spellStart"/>
      <w:r>
        <w:t>i.e</w:t>
      </w:r>
      <w:proofErr w:type="spellEnd"/>
      <w:r>
        <w:t xml:space="preserve"> one as a function and one as an ES6 class. </w:t>
      </w:r>
      <w:r w:rsidRPr="00C963B9">
        <w:rPr>
          <w:rStyle w:val="SubtitleChar"/>
        </w:rPr>
        <w:fldChar w:fldCharType="begin" w:fldLock="1"/>
      </w:r>
      <w:r w:rsidR="00C963B9" w:rsidRPr="00C963B9">
        <w:rPr>
          <w:rStyle w:val="SubtitleChar"/>
        </w:rPr>
        <w:instrText>ADDIN CSL_CITATION {"citationItems":[{"id":"ITEM-1","itemData":{"author":[{"dropping-particle":"","family":"Le","given":"Anh Tu","non-dropping-particle":"","parse-names":false,"suffix":""}],"id":"ITEM-1","issued":{"date-parts":[["2020"]]},"title":"Developing a web application for task management with ReactJS","type":"article-journal"},"uris":["http://www.mendeley.com/documents/?uuid=15b13807-00ba-44e0-b53f-3a86030bc16a"]}],"mendeley":{"formattedCitation":"(Le, 2020)","plainTextFormattedCitation":"(Le, 2020)","previouslyFormattedCitation":"(Le, 2020)"},"properties":{"noteIndex":0},"schema":"https://github.com/citation-style-language/schema/raw/master/csl-citation.json"}</w:instrText>
      </w:r>
      <w:r w:rsidRPr="00C963B9">
        <w:rPr>
          <w:rStyle w:val="SubtitleChar"/>
        </w:rPr>
        <w:fldChar w:fldCharType="separate"/>
      </w:r>
      <w:r w:rsidRPr="00C963B9">
        <w:rPr>
          <w:rStyle w:val="SubtitleChar"/>
          <w:noProof/>
        </w:rPr>
        <w:t>(Le, 2020)</w:t>
      </w:r>
      <w:r w:rsidRPr="00C963B9">
        <w:rPr>
          <w:rStyle w:val="SubtitleChar"/>
        </w:rPr>
        <w:fldChar w:fldCharType="end"/>
      </w:r>
      <w:r w:rsidRPr="00C963B9">
        <w:rPr>
          <w:rStyle w:val="SubtitleChar"/>
        </w:rPr>
        <w:t>.</w:t>
      </w:r>
    </w:p>
    <w:p w14:paraId="69E8B09F" w14:textId="46444C5E" w:rsidR="00FE52D0" w:rsidRDefault="00E81E00" w:rsidP="00BE5DB2">
      <w:r>
        <w:t>Some important features of ReactJS</w:t>
      </w:r>
    </w:p>
    <w:p w14:paraId="6A12AC4F" w14:textId="3BB1E1E4" w:rsidR="00E81E00" w:rsidRPr="00C963B9" w:rsidRDefault="00C963B9" w:rsidP="00C963B9">
      <w:pPr>
        <w:pStyle w:val="ListParagraph"/>
        <w:numPr>
          <w:ilvl w:val="0"/>
          <w:numId w:val="10"/>
        </w:numPr>
        <w:rPr>
          <w:rStyle w:val="SubtitleChar"/>
        </w:rPr>
      </w:pPr>
      <w:r>
        <w:t>SEO Friendly: ReactJS pages are SEO friendly since the main aim of ReactJS is a performance improvement, rendering of pages is fast in ReactJS therefore they are SEO friendly.</w:t>
      </w:r>
      <w:r w:rsidRPr="00C963B9">
        <w:t xml:space="preserve"> </w:t>
      </w:r>
      <w:r w:rsidRPr="00C963B9">
        <w:rPr>
          <w:rStyle w:val="SubtitleChar"/>
        </w:rPr>
        <w:fldChar w:fldCharType="begin" w:fldLock="1"/>
      </w:r>
      <w:r w:rsidR="00522ADB">
        <w:rPr>
          <w:rStyle w:val="SubtitleChar"/>
        </w:rPr>
        <w:instrText>ADDIN CSL_CITATION {"citationItems":[{"id":"ITEM-1","itemData":{"author":[{"dropping-particle":"","family":"John","given":"Shaleem","non-dropping-particle":"","parse-names":false,"suffix":""}],"id":"ITEM-1","issued":{"date-parts":[["2010"]]},"title":"CHAT APP WITH REACT JS AND FIREBASE Department of Information Technology","type":"article-journal"},"uris":["http://www.mendeley.com/documents/?uuid=6da79ae5-38e0-495b-b072-4968d73828e4"]}],"mendeley":{"formattedCitation":"(John, 2010)","plainTextFormattedCitation":"(John, 2010)","previouslyFormattedCitation":"(John, 2010)"},"properties":{"noteIndex":0},"schema":"https://github.com/citation-style-language/schema/raw/master/csl-citation.json"}</w:instrText>
      </w:r>
      <w:r w:rsidRPr="00C963B9">
        <w:rPr>
          <w:rStyle w:val="SubtitleChar"/>
        </w:rPr>
        <w:fldChar w:fldCharType="separate"/>
      </w:r>
      <w:r w:rsidRPr="00C963B9">
        <w:rPr>
          <w:rStyle w:val="SubtitleChar"/>
          <w:noProof/>
        </w:rPr>
        <w:t>(John, 2010)</w:t>
      </w:r>
      <w:r w:rsidRPr="00C963B9">
        <w:rPr>
          <w:rStyle w:val="SubtitleChar"/>
        </w:rPr>
        <w:fldChar w:fldCharType="end"/>
      </w:r>
    </w:p>
    <w:p w14:paraId="26F50F84" w14:textId="0248A66F" w:rsidR="00C963B9" w:rsidRPr="00C963B9" w:rsidRDefault="00C963B9" w:rsidP="00C963B9">
      <w:pPr>
        <w:pStyle w:val="ListParagraph"/>
        <w:numPr>
          <w:ilvl w:val="0"/>
          <w:numId w:val="10"/>
        </w:numPr>
        <w:rPr>
          <w:rStyle w:val="SubtitleChar"/>
        </w:rPr>
      </w:pPr>
      <w:r>
        <w:t>Testing: It is easy to do testing with the reacts.</w:t>
      </w:r>
      <w:r w:rsidRPr="00C963B9">
        <w:t xml:space="preserve"> </w:t>
      </w:r>
      <w:r w:rsidRPr="00C963B9">
        <w:rPr>
          <w:rStyle w:val="SubtitleChar"/>
        </w:rPr>
        <w:fldChar w:fldCharType="begin" w:fldLock="1"/>
      </w:r>
      <w:r w:rsidR="00522ADB">
        <w:rPr>
          <w:rStyle w:val="SubtitleChar"/>
        </w:rPr>
        <w:instrText>ADDIN CSL_CITATION {"citationItems":[{"id":"ITEM-1","itemData":{"author":[{"dropping-particle":"","family":"John","given":"Shaleem","non-dropping-particle":"","parse-names":false,"suffix":""}],"id":"ITEM-1","issued":{"date-parts":[["2010"]]},"title":"CHAT APP WITH REACT JS AND FIREBASE Department of Information Technology","type":"article-journal"},"uris":["http://www.mendeley.com/documents/?uuid=6da79ae5-38e0-495b-b072-4968d73828e4"]}],"mendeley":{"formattedCitation":"(John, 2010)","plainTextFormattedCitation":"(John, 2010)","previouslyFormattedCitation":"(John, 2010)"},"properties":{"noteIndex":0},"schema":"https://github.com/citation-style-language/schema/raw/master/csl-citation.json"}</w:instrText>
      </w:r>
      <w:r w:rsidRPr="00C963B9">
        <w:rPr>
          <w:rStyle w:val="SubtitleChar"/>
        </w:rPr>
        <w:fldChar w:fldCharType="separate"/>
      </w:r>
      <w:r w:rsidRPr="00C963B9">
        <w:rPr>
          <w:rStyle w:val="SubtitleChar"/>
          <w:noProof/>
        </w:rPr>
        <w:t>(John, 2010)</w:t>
      </w:r>
      <w:r w:rsidRPr="00C963B9">
        <w:rPr>
          <w:rStyle w:val="SubtitleChar"/>
        </w:rPr>
        <w:fldChar w:fldCharType="end"/>
      </w:r>
    </w:p>
    <w:p w14:paraId="71E0935E" w14:textId="6E9156F4" w:rsidR="00C963B9" w:rsidRPr="00C963B9" w:rsidRDefault="00C963B9" w:rsidP="00C963B9">
      <w:pPr>
        <w:pStyle w:val="ListParagraph"/>
        <w:numPr>
          <w:ilvl w:val="0"/>
          <w:numId w:val="10"/>
        </w:numPr>
        <w:rPr>
          <w:rStyle w:val="SubtitleChar"/>
        </w:rPr>
      </w:pPr>
      <w:r>
        <w:t>Code Stability: The data flow is unidirectional which keeps the hierarchy very stable. Even if there are some changes in the child component it does not affect the parent.</w:t>
      </w:r>
      <w:r w:rsidRPr="00C963B9">
        <w:t xml:space="preserve"> </w:t>
      </w:r>
      <w:r w:rsidRPr="00C963B9">
        <w:rPr>
          <w:rStyle w:val="SubtitleChar"/>
        </w:rPr>
        <w:fldChar w:fldCharType="begin" w:fldLock="1"/>
      </w:r>
      <w:r w:rsidR="00522ADB">
        <w:rPr>
          <w:rStyle w:val="SubtitleChar"/>
        </w:rPr>
        <w:instrText>ADDIN CSL_CITATION {"citationItems":[{"id":"ITEM-1","itemData":{"author":[{"dropping-particle":"","family":"John","given":"Shaleem","non-dropping-particle":"","parse-names":false,"suffix":""}],"id":"ITEM-1","issued":{"date-parts":[["2010"]]},"title":"CHAT APP WITH REACT JS AND FIREBASE Department of Information Technology","type":"article-journal"},"uris":["http://www.mendeley.com/documents/?uuid=6da79ae5-38e0-495b-b072-4968d73828e4"]}],"mendeley":{"formattedCitation":"(John, 2010)","plainTextFormattedCitation":"(John, 2010)","previouslyFormattedCitation":"(John, 2010)"},"properties":{"noteIndex":0},"schema":"https://github.com/citation-style-language/schema/raw/master/csl-citation.json"}</w:instrText>
      </w:r>
      <w:r w:rsidRPr="00C963B9">
        <w:rPr>
          <w:rStyle w:val="SubtitleChar"/>
        </w:rPr>
        <w:fldChar w:fldCharType="separate"/>
      </w:r>
      <w:r w:rsidRPr="00C963B9">
        <w:rPr>
          <w:rStyle w:val="SubtitleChar"/>
          <w:noProof/>
        </w:rPr>
        <w:t>(John, 2010)</w:t>
      </w:r>
      <w:r w:rsidRPr="00C963B9">
        <w:rPr>
          <w:rStyle w:val="SubtitleChar"/>
        </w:rPr>
        <w:fldChar w:fldCharType="end"/>
      </w:r>
    </w:p>
    <w:p w14:paraId="03049F33" w14:textId="4BEB748A" w:rsidR="00C963B9" w:rsidRPr="00C963B9" w:rsidRDefault="00C963B9" w:rsidP="00C963B9">
      <w:pPr>
        <w:pStyle w:val="ListParagraph"/>
        <w:numPr>
          <w:ilvl w:val="0"/>
          <w:numId w:val="10"/>
        </w:numPr>
        <w:rPr>
          <w:rStyle w:val="SubtitleChar"/>
        </w:rPr>
      </w:pPr>
      <w:r>
        <w:t xml:space="preserve">Performance: Because of the virtual DOM and Server Side rendering performance of the react app is very fast compared to the others. </w:t>
      </w:r>
      <w:r w:rsidRPr="00C963B9">
        <w:rPr>
          <w:rStyle w:val="SubtitleChar"/>
        </w:rPr>
        <w:fldChar w:fldCharType="begin" w:fldLock="1"/>
      </w:r>
      <w:r w:rsidR="00522ADB">
        <w:rPr>
          <w:rStyle w:val="SubtitleChar"/>
        </w:rPr>
        <w:instrText>ADDIN CSL_CITATION {"citationItems":[{"id":"ITEM-1","itemData":{"author":[{"dropping-particle":"","family":"John","given":"Shaleem","non-dropping-particle":"","parse-names":false,"suffix":""}],"id":"ITEM-1","issued":{"date-parts":[["2010"]]},"title":"CHAT APP WITH REACT JS AND FIREBASE Department of Information Technology","type":"article-journal"},"uris":["http://www.mendeley.com/documents/?uuid=6da79ae5-38e0-495b-b072-4968d73828e4"]}],"mendeley":{"formattedCitation":"(John, 2010)","plainTextFormattedCitation":"(John, 2010)","previouslyFormattedCitation":"(John, 2010)"},"properties":{"noteIndex":0},"schema":"https://github.com/citation-style-language/schema/raw/master/csl-citation.json"}</w:instrText>
      </w:r>
      <w:r w:rsidRPr="00C963B9">
        <w:rPr>
          <w:rStyle w:val="SubtitleChar"/>
        </w:rPr>
        <w:fldChar w:fldCharType="separate"/>
      </w:r>
      <w:r w:rsidRPr="00C963B9">
        <w:rPr>
          <w:rStyle w:val="SubtitleChar"/>
          <w:noProof/>
        </w:rPr>
        <w:t>(John, 2010)</w:t>
      </w:r>
      <w:r w:rsidRPr="00C963B9">
        <w:rPr>
          <w:rStyle w:val="SubtitleChar"/>
        </w:rPr>
        <w:fldChar w:fldCharType="end"/>
      </w:r>
    </w:p>
    <w:p w14:paraId="5C9DDACC" w14:textId="747C2C4C" w:rsidR="00E81E00" w:rsidRDefault="00E81E00" w:rsidP="00BE5DB2"/>
    <w:p w14:paraId="5ABC44C3" w14:textId="765B9118" w:rsidR="00285025" w:rsidRDefault="00285025" w:rsidP="00BE5DB2">
      <w:r w:rsidRPr="00285025">
        <w:rPr>
          <w:b/>
          <w:bCs/>
        </w:rPr>
        <w:t>3.2.3 Vue.js</w:t>
      </w:r>
      <w:r>
        <w:rPr>
          <w:b/>
          <w:bCs/>
        </w:rPr>
        <w:t>:</w:t>
      </w:r>
      <w:r w:rsidR="00167EB1">
        <w:rPr>
          <w:b/>
          <w:bCs/>
        </w:rPr>
        <w:t xml:space="preserve"> </w:t>
      </w:r>
      <w:r w:rsidR="00167EB1">
        <w:t>Vue.js was introduced in the market (2014) year later of ReactJS’s release.</w:t>
      </w:r>
      <w:r w:rsidR="00DB7667">
        <w:t xml:space="preserve"> Vue.js came out in February 2014 and it was developed by the Evan You who is the former developer of google where he worked a lot on the AngularJS framework.</w:t>
      </w:r>
      <w:r w:rsidR="00EF3DF1">
        <w:t xml:space="preserve"> Vue.js is considered a progressive web application framework and it relies on the principle of the Model-View-</w:t>
      </w:r>
      <w:proofErr w:type="spellStart"/>
      <w:r w:rsidR="00EF3DF1">
        <w:t>ViewModel</w:t>
      </w:r>
      <w:proofErr w:type="spellEnd"/>
      <w:r w:rsidR="00EF3DF1">
        <w:t xml:space="preserve"> (MVVM) principle. This framework can be used for smaller as well very high and Single Page Applications as well.</w:t>
      </w:r>
      <w:r w:rsidR="00BC0762">
        <w:t xml:space="preserve"> One measure feature of Vue.js is its ability </w:t>
      </w:r>
      <w:r w:rsidR="00C01BD2">
        <w:t>to scale</w:t>
      </w:r>
      <w:r w:rsidR="00BC0762">
        <w:t xml:space="preserve"> the applications.</w:t>
      </w:r>
    </w:p>
    <w:p w14:paraId="62EB493F" w14:textId="5AD255C3" w:rsidR="00C01BD2" w:rsidRDefault="00C01BD2" w:rsidP="00BE5DB2">
      <w:r>
        <w:t>Vue.js is entirely an open-source project build by the single developer as a hobby initially and not by any large funding company.</w:t>
      </w:r>
      <w:r w:rsidR="002849E9">
        <w:t xml:space="preserve"> </w:t>
      </w:r>
    </w:p>
    <w:p w14:paraId="5231110D" w14:textId="4094666C" w:rsidR="002849E9" w:rsidRDefault="002849E9" w:rsidP="00BE5DB2">
      <w:r>
        <w:t>Like angular and react Vue.js is also built over the components.</w:t>
      </w:r>
    </w:p>
    <w:p w14:paraId="182A1188" w14:textId="0A79067B" w:rsidR="002849E9" w:rsidRDefault="002849E9" w:rsidP="00BE5DB2">
      <w:r w:rsidRPr="008572C6">
        <w:rPr>
          <w:b/>
          <w:bCs/>
        </w:rPr>
        <w:lastRenderedPageBreak/>
        <w:t>Data Binding:</w:t>
      </w:r>
      <w:r>
        <w:t xml:space="preserve"> Vue.js gives two options to bind the data between </w:t>
      </w:r>
      <w:r w:rsidR="008572C6">
        <w:t xml:space="preserve">the </w:t>
      </w:r>
      <w:r>
        <w:t>component and its template.</w:t>
      </w:r>
      <w:r w:rsidR="000C6DF6">
        <w:t xml:space="preserve"> One-way data binding and Two-way data binding.</w:t>
      </w:r>
      <w:r w:rsidR="00522ADB">
        <w:t xml:space="preserve"> </w:t>
      </w:r>
      <w:r w:rsidR="00522ADB" w:rsidRPr="001928C5">
        <w:rPr>
          <w:rStyle w:val="SubtitleChar"/>
        </w:rPr>
        <w:fldChar w:fldCharType="begin" w:fldLock="1"/>
      </w:r>
      <w:r w:rsidR="001928C5" w:rsidRPr="001928C5">
        <w:rPr>
          <w:rStyle w:val="SubtitleChar"/>
        </w:rPr>
        <w:instrText>ADDIN CSL_CITATION {"citationItems":[{"id":"ITEM-1","itemData":{"DOI":"10.3991/ijet.v14i13.10709","ISSN":"18630383","abstract":"The proliferation of Internet information technology has fundamentally changed the way of learning. It is now a research hotspot to improve teaching effect in colleges with Internet information technology. Starting from the actual needs of college teaching, this paper designs a college teaching system based on various Internet information technologies. Specifically, the front end was developed under the lightweight progressive Vue.js framework, which relies on the model-view-view model (MVVM); the overall structure of the system was set up based on the browser-server (B/S) architecture; the system functions were realized through HTML5, Node.js and database technology; the compatibility between mobile terminal and desktop was realized under Bootstrap. The system test shows that the Vue.js-based college teaching system operated stably, achieved the design goals and satisfied user demand. The research findings shed important new light on modernization and quality of college teaching.","author":[{"dropping-particle":"","family":"Song","given":"Junhui","non-dropping-particle":"","parse-names":false,"suffix":""},{"dropping-particle":"","family":"Zhang","given":"Min","non-dropping-particle":"","parse-names":false,"suffix":""},{"dropping-particle":"","family":"Xie","given":"Hua","non-dropping-particle":"","parse-names":false,"suffix":""}],"container-title":"International Journal of Emerging Technologies in Learning","id":"ITEM-1","issue":"13","issued":{"date-parts":[["2019"]]},"page":"59-69","title":"Design and implementation of a Vue.js-based college teaching system","type":"article-journal","volume":"14"},"uris":["http://www.mendeley.com/documents/?uuid=ae3309aa-907a-4612-96d7-a678ed8d22dd"]},{"id":"ITEM-2","itemData":{"DOI":"10.4236/jcc.2018.68007","ISSN":"2327-5219","abstract":"This paper introduces the basic functions of the e-commerce system implemented on Android, including user management functions, product search functions, product browsing functions, and product tracking functions, etc. It is necessary to use technologies in Android in order to implement each module function. For example, network communication requires Android’s network request technology and data analysis technology. The display of pictures requires the use of Android controls and cache technology. The traceability of products requires camera scanning technology. And RSA decryption technology and so on. Through the above thread pool technology and the use of caching mechanism, the user experience of UI will be improved and unnecessary network resources consumption will be avoided.","author":[{"dropping-particle":"","family":"Shen","given":"Jie","non-dropping-particle":"","parse-names":false,"suffix":""},{"dropping-particle":"","family":"Sun","given":"Guiling","non-dropping-particle":"","parse-names":false,"suffix":""},{"dropping-particle":"","family":"Li","given":"Yangyang","non-dropping-particle":"","parse-names":false,"suffix":""}],"container-title":"Journal of Computer and Communications","id":"ITEM-2","issue":"08","issued":{"date-parts":[["2018"]]},"page":"92-100","title":"Design and Implementation of E-Commerce Platform Based on Android","type":"article-journal","volume":"06"},"uris":["http://www.mendeley.com/documents/?uuid=ac380863-e3d1-4e4e-b10e-26c5c5f68d75"]}],"mendeley":{"formattedCitation":"(Shen, Sun and Li, 2018; Song, Zhang and Xie, 2019)","plainTextFormattedCitation":"(Shen, Sun and Li, 2018; Song, Zhang and Xie, 2019)","previouslyFormattedCitation":"(Shen, Sun and Li, 2018; Song, Zhang and Xie, 2019)"},"properties":{"noteIndex":0},"schema":"https://github.com/citation-style-language/schema/raw/master/csl-citation.json"}</w:instrText>
      </w:r>
      <w:r w:rsidR="00522ADB" w:rsidRPr="001928C5">
        <w:rPr>
          <w:rStyle w:val="SubtitleChar"/>
        </w:rPr>
        <w:fldChar w:fldCharType="separate"/>
      </w:r>
      <w:r w:rsidR="001928C5" w:rsidRPr="001928C5">
        <w:rPr>
          <w:rStyle w:val="SubtitleChar"/>
          <w:noProof/>
        </w:rPr>
        <w:t>(Shen, Sun and Li, 2018; Song, Zhang and Xie, 2019)</w:t>
      </w:r>
      <w:r w:rsidR="00522ADB" w:rsidRPr="001928C5">
        <w:rPr>
          <w:rStyle w:val="SubtitleChar"/>
        </w:rPr>
        <w:fldChar w:fldCharType="end"/>
      </w:r>
      <w:r w:rsidR="000C44C2" w:rsidRPr="001928C5">
        <w:rPr>
          <w:rStyle w:val="SubtitleChar"/>
        </w:rPr>
        <w:t xml:space="preserve"> </w:t>
      </w:r>
      <w:r w:rsidR="000C44C2">
        <w:t xml:space="preserve">Most often two-way data-binding will be used to synchronize the changes. </w:t>
      </w:r>
      <w:proofErr w:type="spellStart"/>
      <w:r w:rsidR="000C44C2">
        <w:t>i.e</w:t>
      </w:r>
      <w:proofErr w:type="spellEnd"/>
      <w:r w:rsidR="000C44C2">
        <w:t xml:space="preserve"> whatever the changes are being done on the view will always be in sync with the component and vice versa. But it doesn't happen in the one way data-binding.</w:t>
      </w:r>
      <w:r w:rsidR="00A2797D">
        <w:t xml:space="preserve"> </w:t>
      </w:r>
      <w:r w:rsidR="001928C5" w:rsidRPr="001928C5">
        <w:rPr>
          <w:rStyle w:val="SubtitleChar"/>
        </w:rPr>
        <w:fldChar w:fldCharType="begin" w:fldLock="1"/>
      </w:r>
      <w:r w:rsidR="00550134">
        <w:rPr>
          <w:rStyle w:val="SubtitleChar"/>
        </w:rPr>
        <w:instrText>ADDIN CSL_CITATION {"citationItems":[{"id":"ITEM-1","itemData":{"abstract":"The area of web development has changed a lot in the past years. This thesis provides an insight into the currently most popular JavaScript frameworks: Angular, React and Vue.js. Each one of them will be investigated and evaluated based on pre-deened criteria. Ultimately, a recommendation will be given on which technology is most appropriate for certain situations.","author":[{"dropping-particle":"","family":"Studiengang Bachelor","given":"im","non-dropping-particle":"","parse-names":false,"suffix":""},{"dropping-particle":"","family":"Prüferin","given":"Betreuende","non-dropping-particle":"","parse-names":false,"suffix":""},{"dropping-particle":"","family":"Steeens Zweitgutachter","given":"Ulrike","non-dropping-particle":"","parse-names":false,"suffix":""},{"dropping-particle":"","family":"Behrmann geb Knoblauch","given":"Martin","non-dropping-particle":"","parse-names":false,"suffix":""},{"dropping-particle":"","family":"Wohlgethan","given":"Eric","non-dropping-particle":"","parse-names":false,"suffix":""}],"id":"ITEM-1","issued":{"date-parts":[["0"]]},"title":"Bachelorarbeit eingereicht im Rahmen der Bachelorprüfung","type":"article-journal"},"uris":["http://www.mendeley.com/documents/?uuid=6697b738-b0dd-42d0-b943-3597637e666d"]}],"mendeley":{"formattedCitation":"(Studiengang Bachelor &lt;i&gt;et al.&lt;/i&gt;, no date)","plainTextFormattedCitation":"(Studiengang Bachelor et al., no date)","previouslyFormattedCitation":"(Studiengang Bachelor &lt;i&gt;et al.&lt;/i&gt;, no date)"},"properties":{"noteIndex":0},"schema":"https://github.com/citation-style-language/schema/raw/master/csl-citation.json"}</w:instrText>
      </w:r>
      <w:r w:rsidR="001928C5" w:rsidRPr="001928C5">
        <w:rPr>
          <w:rStyle w:val="SubtitleChar"/>
        </w:rPr>
        <w:fldChar w:fldCharType="separate"/>
      </w:r>
      <w:r w:rsidR="001928C5" w:rsidRPr="001928C5">
        <w:rPr>
          <w:rStyle w:val="SubtitleChar"/>
          <w:noProof/>
        </w:rPr>
        <w:t>(Studiengang Bachelor et al., no date)</w:t>
      </w:r>
      <w:r w:rsidR="001928C5" w:rsidRPr="001928C5">
        <w:rPr>
          <w:rStyle w:val="SubtitleChar"/>
        </w:rPr>
        <w:fldChar w:fldCharType="end"/>
      </w:r>
    </w:p>
    <w:p w14:paraId="26948BDC" w14:textId="77777777" w:rsidR="006F3A6A" w:rsidRDefault="006F3A6A" w:rsidP="006F3A6A">
      <w:r>
        <w:t>One-way: v-bind</w:t>
      </w:r>
    </w:p>
    <w:p w14:paraId="67F21541" w14:textId="591E834F" w:rsidR="006F3A6A" w:rsidRDefault="006F3A6A" w:rsidP="006F3A6A">
      <w:r>
        <w:t>Two-way: v-model</w:t>
      </w:r>
    </w:p>
    <w:p w14:paraId="02A0437F" w14:textId="1E64E3B1" w:rsidR="00522ADB" w:rsidRDefault="00522ADB" w:rsidP="006F3A6A">
      <w:r w:rsidRPr="00522ADB">
        <w:rPr>
          <w:b/>
          <w:bCs/>
        </w:rPr>
        <w:t>Directives:</w:t>
      </w:r>
      <w:r>
        <w:rPr>
          <w:b/>
          <w:bCs/>
        </w:rPr>
        <w:t xml:space="preserve"> </w:t>
      </w:r>
      <w:r w:rsidRPr="00522ADB">
        <w:t>Similar to angular</w:t>
      </w:r>
      <w:r>
        <w:t xml:space="preserve"> Vue.js also makes use of directive. Directives in Vue.js are prefixed by v-. Directives can be used for data binding, property binding, event handling, and more.</w:t>
      </w:r>
      <w:r w:rsidR="00E8259A">
        <w:t xml:space="preserve"> </w:t>
      </w:r>
    </w:p>
    <w:p w14:paraId="4D4A656D" w14:textId="77777777" w:rsidR="00E8259A" w:rsidRDefault="00E8259A" w:rsidP="006F3A6A">
      <w:r>
        <w:t xml:space="preserve">Examples of </w:t>
      </w:r>
      <w:proofErr w:type="gramStart"/>
      <w:r>
        <w:t>Directive :</w:t>
      </w:r>
      <w:proofErr w:type="gramEnd"/>
      <w:r>
        <w:t xml:space="preserve"> </w:t>
      </w:r>
    </w:p>
    <w:p w14:paraId="1F7FCFF3" w14:textId="5B7C5EB6" w:rsidR="00E8259A" w:rsidRDefault="00E8259A" w:rsidP="00E8259A">
      <w:pPr>
        <w:pStyle w:val="ListParagraph"/>
        <w:numPr>
          <w:ilvl w:val="0"/>
          <w:numId w:val="11"/>
        </w:numPr>
      </w:pPr>
      <w:r w:rsidRPr="00E8259A">
        <w:t>&lt;p @click="someFunction"&gt; ... &lt;/p&gt;</w:t>
      </w:r>
    </w:p>
    <w:p w14:paraId="34576060" w14:textId="5F4BE9E8" w:rsidR="00E8259A" w:rsidRDefault="00E8259A" w:rsidP="00E8259A">
      <w:pPr>
        <w:pStyle w:val="ListParagraph"/>
        <w:numPr>
          <w:ilvl w:val="0"/>
          <w:numId w:val="11"/>
        </w:numPr>
      </w:pPr>
      <w:r w:rsidRPr="00E8259A">
        <w:t xml:space="preserve">&lt;button </w:t>
      </w:r>
      <w:proofErr w:type="spellStart"/>
      <w:r w:rsidRPr="00E8259A">
        <w:t>v-</w:t>
      </w:r>
      <w:proofErr w:type="gramStart"/>
      <w:r w:rsidRPr="00E8259A">
        <w:t>on:click</w:t>
      </w:r>
      <w:proofErr w:type="spellEnd"/>
      <w:proofErr w:type="gramEnd"/>
      <w:r w:rsidRPr="00E8259A">
        <w:t>="</w:t>
      </w:r>
      <w:proofErr w:type="spellStart"/>
      <w:r w:rsidRPr="00E8259A">
        <w:t>getData</w:t>
      </w:r>
      <w:proofErr w:type="spellEnd"/>
      <w:r w:rsidRPr="00E8259A">
        <w:t>"&gt; ... &lt;/button&gt;</w:t>
      </w:r>
    </w:p>
    <w:p w14:paraId="7E595E64" w14:textId="4764D126" w:rsidR="00D15BA7" w:rsidRDefault="00D15BA7" w:rsidP="00D15BA7"/>
    <w:p w14:paraId="01B872CE" w14:textId="517FF95F" w:rsidR="00D15BA7" w:rsidRDefault="00D15BA7" w:rsidP="00D15BA7">
      <w:r w:rsidRPr="00D15BA7">
        <w:rPr>
          <w:b/>
          <w:bCs/>
        </w:rPr>
        <w:t>3.2.4 Ember.js</w:t>
      </w:r>
      <w:r w:rsidR="00337303">
        <w:rPr>
          <w:b/>
          <w:bCs/>
        </w:rPr>
        <w:t xml:space="preserve">: </w:t>
      </w:r>
      <w:r w:rsidR="00337303">
        <w:t xml:space="preserve">Ember.js </w:t>
      </w:r>
      <w:r w:rsidR="00550134">
        <w:t>h</w:t>
      </w:r>
      <w:r w:rsidR="00337303">
        <w:t>as relea</w:t>
      </w:r>
      <w:r w:rsidR="009D4535">
        <w:t>s</w:t>
      </w:r>
      <w:r w:rsidR="00337303">
        <w:t xml:space="preserve">ed </w:t>
      </w:r>
      <w:r w:rsidR="00550134">
        <w:t>i</w:t>
      </w:r>
      <w:r w:rsidR="00337303">
        <w:t xml:space="preserve">n </w:t>
      </w:r>
      <w:r w:rsidR="009D4535">
        <w:t>December</w:t>
      </w:r>
      <w:r w:rsidR="00337303">
        <w:t xml:space="preserve"> 2011 b</w:t>
      </w:r>
      <w:r w:rsidR="00550134">
        <w:t>y</w:t>
      </w:r>
      <w:r w:rsidR="00337303">
        <w:t xml:space="preserve"> the Ember core team under the MIT license as the open-source project.</w:t>
      </w:r>
      <w:r w:rsidR="00330649">
        <w:t xml:space="preserve"> The original author of the framework is Yehuda Katz.</w:t>
      </w:r>
      <w:r w:rsidR="008C5518">
        <w:t xml:space="preserve"> Like the applications mentioned above, it allows developers to build scalable single-page applications.</w:t>
      </w:r>
      <w:r w:rsidR="00375FE9">
        <w:t xml:space="preserve"> Many Popular sites like Yahoo, Groupon, Discourse make use of Ember.js.</w:t>
      </w:r>
      <w:r w:rsidR="00550134">
        <w:t xml:space="preserve"> </w:t>
      </w:r>
      <w:r w:rsidR="00550134" w:rsidRPr="00550134">
        <w:rPr>
          <w:rStyle w:val="SubtitleChar"/>
        </w:rPr>
        <w:fldChar w:fldCharType="begin" w:fldLock="1"/>
      </w:r>
      <w:r w:rsidR="00550134" w:rsidRPr="00550134">
        <w:rPr>
          <w:rStyle w:val="SubtitleChar"/>
        </w:rPr>
        <w:instrText>ADDIN CSL_CITATION {"citationItems":[{"id":"ITEM-1","itemData":{"author":[{"dropping-particle":"","family":"Shrestha","given":"Sunil","non-dropping-particle":"","parse-names":false,"suffix":""}],"id":"ITEM-1","issue":"October","issued":{"date-parts":[["2015"]]},"page":"1-47","title":"Ember . js front-end framework – SEO challenges and frameworks comparison","type":"article-journal"},"uris":["http://www.mendeley.com/documents/?uuid=88e7f6a2-1e82-4abc-948f-6006c7a8ec22"]}],"mendeley":{"formattedCitation":"(Shrestha, 2015)","plainTextFormattedCitation":"(Shrestha, 2015)","previouslyFormattedCitation":"(Shrestha, 2015)"},"properties":{"noteIndex":0},"schema":"https://github.com/citation-style-language/schema/raw/master/csl-citation.json"}</w:instrText>
      </w:r>
      <w:r w:rsidR="00550134" w:rsidRPr="00550134">
        <w:rPr>
          <w:rStyle w:val="SubtitleChar"/>
        </w:rPr>
        <w:fldChar w:fldCharType="separate"/>
      </w:r>
      <w:r w:rsidR="00550134" w:rsidRPr="00550134">
        <w:rPr>
          <w:rStyle w:val="SubtitleChar"/>
        </w:rPr>
        <w:t>(Shrestha, 2015)</w:t>
      </w:r>
      <w:r w:rsidR="00550134" w:rsidRPr="00550134">
        <w:rPr>
          <w:rStyle w:val="SubtitleChar"/>
        </w:rPr>
        <w:fldChar w:fldCharType="end"/>
      </w:r>
    </w:p>
    <w:p w14:paraId="3F6BD82E" w14:textId="0DDBFE02" w:rsidR="00EE1F67" w:rsidRDefault="00EF2CD9" w:rsidP="00D15BA7">
      <w:r w:rsidRPr="00966B7E">
        <w:rPr>
          <w:b/>
          <w:bCs/>
        </w:rPr>
        <w:t>A r</w:t>
      </w:r>
      <w:r w:rsidR="00C324F9" w:rsidRPr="00966B7E">
        <w:rPr>
          <w:b/>
          <w:bCs/>
        </w:rPr>
        <w:t>outer</w:t>
      </w:r>
      <w:r w:rsidR="00C324F9">
        <w:t xml:space="preserve"> is the most important and powerful concept of the Ember.js.</w:t>
      </w:r>
      <w:r>
        <w:t xml:space="preserve"> It emphasizes the importance of the </w:t>
      </w:r>
      <w:r w:rsidR="00DA60CB">
        <w:t>URL</w:t>
      </w:r>
      <w:r>
        <w:t xml:space="preserve"> in managing the state of the application.</w:t>
      </w:r>
      <w:r w:rsidR="00DA60CB">
        <w:t xml:space="preserve"> According to Tom Dale one of the lead dale of Ember.js, when it comes to </w:t>
      </w:r>
      <w:r w:rsidR="00A37AD1">
        <w:t xml:space="preserve">the </w:t>
      </w:r>
      <w:r w:rsidR="00DA60CB">
        <w:t>latest web application URLs are not just the way to uniquely locate the pages on the server but they serve the more purpose to the web application</w:t>
      </w:r>
      <w:r w:rsidR="00966B7E">
        <w:t>.</w:t>
      </w:r>
      <w:r w:rsidR="00550134" w:rsidRPr="00550134">
        <w:rPr>
          <w:rStyle w:val="SubtitleChar"/>
        </w:rPr>
        <w:fldChar w:fldCharType="begin" w:fldLock="1"/>
      </w:r>
      <w:r w:rsidR="00550134" w:rsidRPr="00550134">
        <w:rPr>
          <w:rStyle w:val="SubtitleChar"/>
        </w:rPr>
        <w:instrText>ADDIN CSL_CITATION {"citationItems":[{"id":"ITEM-1","itemData":{"URL":"https://tomdale.net/2012/05/ember-routing/","accessed":{"date-parts":[["2020","8","20"]]},"author":[{"dropping-particle":"","family":"Dale","given":"Tom","non-dropping-particle":"","parse-names":false,"suffix":""}],"id":"ITEM-1","issued":{"date-parts":[["2012"]]},"page":"1","title":"Our {Approach} to {Routing} in {Ember}.js - tomdale.net","type":"webpage"},"uris":["http://www.mendeley.com/documents/?uuid=c77868c0-21ac-48ed-a885-93f76529a1f1"]}],"mendeley":{"formattedCitation":"(Dale, 2012)","plainTextFormattedCitation":"(Dale, 2012)"},"properties":{"noteIndex":0},"schema":"https://github.com/citation-style-language/schema/raw/master/csl-citation.json"}</w:instrText>
      </w:r>
      <w:r w:rsidR="00550134" w:rsidRPr="00550134">
        <w:rPr>
          <w:rStyle w:val="SubtitleChar"/>
        </w:rPr>
        <w:fldChar w:fldCharType="separate"/>
      </w:r>
      <w:r w:rsidR="00550134" w:rsidRPr="00550134">
        <w:rPr>
          <w:rStyle w:val="SubtitleChar"/>
        </w:rPr>
        <w:t>(Dale, 2012)</w:t>
      </w:r>
      <w:r w:rsidR="00550134" w:rsidRPr="00550134">
        <w:rPr>
          <w:rStyle w:val="SubtitleChar"/>
        </w:rPr>
        <w:fldChar w:fldCharType="end"/>
      </w:r>
    </w:p>
    <w:p w14:paraId="4F410E7E" w14:textId="464F6F2C" w:rsidR="00A37AD1" w:rsidRDefault="00A37AD1" w:rsidP="00D15BA7">
      <w:r w:rsidRPr="00A37AD1">
        <w:rPr>
          <w:b/>
          <w:bCs/>
        </w:rPr>
        <w:t>Model:</w:t>
      </w:r>
      <w:r>
        <w:t xml:space="preserve"> Every route is associated with the different model which contains the data associated with the state of that route. This model can be updated or retrieved by the server using AJAX technology and based on that view can be updated very easily.</w:t>
      </w:r>
    </w:p>
    <w:p w14:paraId="7068B649" w14:textId="7F65714C" w:rsidR="003F036B" w:rsidRPr="005E459C" w:rsidRDefault="005E459C" w:rsidP="00D15BA7">
      <w:r w:rsidRPr="005E459C">
        <w:rPr>
          <w:b/>
          <w:bCs/>
        </w:rPr>
        <w:t>Controllers:</w:t>
      </w:r>
      <w:r>
        <w:rPr>
          <w:b/>
          <w:bCs/>
        </w:rPr>
        <w:t xml:space="preserve"> </w:t>
      </w:r>
      <w:r>
        <w:t>A controller acts as a bridge between the model and its associated view.</w:t>
      </w:r>
      <w:r w:rsidR="00E33D2A">
        <w:t xml:space="preserve"> All the business logic like form handling, data manipulation</w:t>
      </w:r>
      <w:r w:rsidR="00A2797D">
        <w:t>,</w:t>
      </w:r>
      <w:r w:rsidR="00E33D2A">
        <w:t xml:space="preserve"> or mathematical applications can be written inside the controllers.</w:t>
      </w:r>
    </w:p>
    <w:sectPr w:rsidR="003F036B" w:rsidRPr="005E459C">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B95FFB" w14:textId="77777777" w:rsidR="009F2808" w:rsidRDefault="009F2808" w:rsidP="006313D5">
      <w:pPr>
        <w:spacing w:after="0"/>
      </w:pPr>
      <w:r>
        <w:separator/>
      </w:r>
    </w:p>
  </w:endnote>
  <w:endnote w:type="continuationSeparator" w:id="0">
    <w:p w14:paraId="6701604C" w14:textId="77777777" w:rsidR="009F2808" w:rsidRDefault="009F2808" w:rsidP="006313D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56443488"/>
      <w:docPartObj>
        <w:docPartGallery w:val="Page Numbers (Bottom of Page)"/>
        <w:docPartUnique/>
      </w:docPartObj>
    </w:sdtPr>
    <w:sdtEndPr>
      <w:rPr>
        <w:noProof/>
      </w:rPr>
    </w:sdtEndPr>
    <w:sdtContent>
      <w:p w14:paraId="53DBEEA6" w14:textId="5CE8C908" w:rsidR="00511EE3" w:rsidRDefault="00511EE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5713E58" w14:textId="77777777" w:rsidR="00511EE3" w:rsidRDefault="00511E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95642F" w14:textId="77777777" w:rsidR="009F2808" w:rsidRDefault="009F2808" w:rsidP="006313D5">
      <w:pPr>
        <w:spacing w:after="0"/>
      </w:pPr>
      <w:r>
        <w:separator/>
      </w:r>
    </w:p>
  </w:footnote>
  <w:footnote w:type="continuationSeparator" w:id="0">
    <w:p w14:paraId="6CBDCD09" w14:textId="77777777" w:rsidR="009F2808" w:rsidRDefault="009F2808" w:rsidP="006313D5">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8F2433"/>
    <w:multiLevelType w:val="hybridMultilevel"/>
    <w:tmpl w:val="888AA5D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F124928"/>
    <w:multiLevelType w:val="hybridMultilevel"/>
    <w:tmpl w:val="AC58258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114243BC"/>
    <w:multiLevelType w:val="hybridMultilevel"/>
    <w:tmpl w:val="B49AE43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15AF14C8"/>
    <w:multiLevelType w:val="multilevel"/>
    <w:tmpl w:val="C3E4A088"/>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C8A1384"/>
    <w:multiLevelType w:val="hybridMultilevel"/>
    <w:tmpl w:val="C180DBD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320A6A52"/>
    <w:multiLevelType w:val="hybridMultilevel"/>
    <w:tmpl w:val="0DBA181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44082B2C"/>
    <w:multiLevelType w:val="multilevel"/>
    <w:tmpl w:val="C1A6744C"/>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52C34117"/>
    <w:multiLevelType w:val="hybridMultilevel"/>
    <w:tmpl w:val="C6C0351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5A483D7D"/>
    <w:multiLevelType w:val="hybridMultilevel"/>
    <w:tmpl w:val="27C0523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5B564841"/>
    <w:multiLevelType w:val="hybridMultilevel"/>
    <w:tmpl w:val="565EC5D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7EA1298D"/>
    <w:multiLevelType w:val="hybridMultilevel"/>
    <w:tmpl w:val="A46AF2E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4"/>
  </w:num>
  <w:num w:numId="5">
    <w:abstractNumId w:val="6"/>
  </w:num>
  <w:num w:numId="6">
    <w:abstractNumId w:val="7"/>
  </w:num>
  <w:num w:numId="7">
    <w:abstractNumId w:val="5"/>
  </w:num>
  <w:num w:numId="8">
    <w:abstractNumId w:val="8"/>
  </w:num>
  <w:num w:numId="9">
    <w:abstractNumId w:val="10"/>
  </w:num>
  <w:num w:numId="10">
    <w:abstractNumId w:val="9"/>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SxMDM1tjAxNDSzNDJT0lEKTi0uzszPAymwqAUAbzWhoSwAAAA="/>
  </w:docVars>
  <w:rsids>
    <w:rsidRoot w:val="00E71296"/>
    <w:rsid w:val="000019F5"/>
    <w:rsid w:val="00002B0C"/>
    <w:rsid w:val="000053B9"/>
    <w:rsid w:val="0000641B"/>
    <w:rsid w:val="00007C07"/>
    <w:rsid w:val="0001560D"/>
    <w:rsid w:val="0002623B"/>
    <w:rsid w:val="000438CD"/>
    <w:rsid w:val="00057C03"/>
    <w:rsid w:val="00061840"/>
    <w:rsid w:val="00063274"/>
    <w:rsid w:val="0006506D"/>
    <w:rsid w:val="00067012"/>
    <w:rsid w:val="00076A3D"/>
    <w:rsid w:val="00081F1A"/>
    <w:rsid w:val="000848F2"/>
    <w:rsid w:val="00087C55"/>
    <w:rsid w:val="00090A20"/>
    <w:rsid w:val="00091BF5"/>
    <w:rsid w:val="0009368D"/>
    <w:rsid w:val="00094383"/>
    <w:rsid w:val="000A2608"/>
    <w:rsid w:val="000B39CA"/>
    <w:rsid w:val="000C44C2"/>
    <w:rsid w:val="000C6DF6"/>
    <w:rsid w:val="000D3DBF"/>
    <w:rsid w:val="000D40FF"/>
    <w:rsid w:val="000D61D1"/>
    <w:rsid w:val="000F3CB4"/>
    <w:rsid w:val="000F6FCA"/>
    <w:rsid w:val="00112E62"/>
    <w:rsid w:val="00125437"/>
    <w:rsid w:val="00125D0A"/>
    <w:rsid w:val="00143DAE"/>
    <w:rsid w:val="001505F9"/>
    <w:rsid w:val="00151430"/>
    <w:rsid w:val="00163B61"/>
    <w:rsid w:val="00167EB1"/>
    <w:rsid w:val="00171594"/>
    <w:rsid w:val="00171DFD"/>
    <w:rsid w:val="00183296"/>
    <w:rsid w:val="00187D3D"/>
    <w:rsid w:val="0019160C"/>
    <w:rsid w:val="001928C5"/>
    <w:rsid w:val="00193427"/>
    <w:rsid w:val="00197702"/>
    <w:rsid w:val="00197E50"/>
    <w:rsid w:val="001A7578"/>
    <w:rsid w:val="001B2FB5"/>
    <w:rsid w:val="001B7AB3"/>
    <w:rsid w:val="001C199B"/>
    <w:rsid w:val="001C2E97"/>
    <w:rsid w:val="001D4621"/>
    <w:rsid w:val="001D6517"/>
    <w:rsid w:val="001E4162"/>
    <w:rsid w:val="001F06EB"/>
    <w:rsid w:val="001F24DD"/>
    <w:rsid w:val="001F4F88"/>
    <w:rsid w:val="001F5482"/>
    <w:rsid w:val="00210D02"/>
    <w:rsid w:val="00211D77"/>
    <w:rsid w:val="00213BC2"/>
    <w:rsid w:val="00237FCA"/>
    <w:rsid w:val="00253BD2"/>
    <w:rsid w:val="00255A88"/>
    <w:rsid w:val="002561DC"/>
    <w:rsid w:val="0026074A"/>
    <w:rsid w:val="00267507"/>
    <w:rsid w:val="0027506F"/>
    <w:rsid w:val="002849E9"/>
    <w:rsid w:val="00285025"/>
    <w:rsid w:val="00287BD8"/>
    <w:rsid w:val="00290A9D"/>
    <w:rsid w:val="0029733E"/>
    <w:rsid w:val="002A33E1"/>
    <w:rsid w:val="002A361D"/>
    <w:rsid w:val="002A506C"/>
    <w:rsid w:val="002B5F54"/>
    <w:rsid w:val="002B6122"/>
    <w:rsid w:val="002D4DD5"/>
    <w:rsid w:val="002F0611"/>
    <w:rsid w:val="00305379"/>
    <w:rsid w:val="00317248"/>
    <w:rsid w:val="00330649"/>
    <w:rsid w:val="00330D06"/>
    <w:rsid w:val="00337303"/>
    <w:rsid w:val="003409D3"/>
    <w:rsid w:val="00341F7E"/>
    <w:rsid w:val="00342272"/>
    <w:rsid w:val="00342FB9"/>
    <w:rsid w:val="003439F4"/>
    <w:rsid w:val="0034403D"/>
    <w:rsid w:val="00346C2A"/>
    <w:rsid w:val="0035021A"/>
    <w:rsid w:val="00351367"/>
    <w:rsid w:val="003606D8"/>
    <w:rsid w:val="00363D8A"/>
    <w:rsid w:val="00370C56"/>
    <w:rsid w:val="003710C2"/>
    <w:rsid w:val="003711AD"/>
    <w:rsid w:val="00372E59"/>
    <w:rsid w:val="003732FE"/>
    <w:rsid w:val="00375FE9"/>
    <w:rsid w:val="00381B7C"/>
    <w:rsid w:val="0038277C"/>
    <w:rsid w:val="003839F6"/>
    <w:rsid w:val="00383AAD"/>
    <w:rsid w:val="0039069A"/>
    <w:rsid w:val="003A0B4D"/>
    <w:rsid w:val="003A365D"/>
    <w:rsid w:val="003A3F3C"/>
    <w:rsid w:val="003A65A7"/>
    <w:rsid w:val="003B1B69"/>
    <w:rsid w:val="003E08F3"/>
    <w:rsid w:val="003E14CA"/>
    <w:rsid w:val="003E538C"/>
    <w:rsid w:val="003F036B"/>
    <w:rsid w:val="00402AB6"/>
    <w:rsid w:val="00404858"/>
    <w:rsid w:val="00410FC6"/>
    <w:rsid w:val="00412AA8"/>
    <w:rsid w:val="00422885"/>
    <w:rsid w:val="0044141D"/>
    <w:rsid w:val="00445616"/>
    <w:rsid w:val="004524B2"/>
    <w:rsid w:val="0045461A"/>
    <w:rsid w:val="004611C0"/>
    <w:rsid w:val="00471686"/>
    <w:rsid w:val="00472BC7"/>
    <w:rsid w:val="0047703B"/>
    <w:rsid w:val="00493E60"/>
    <w:rsid w:val="0049628A"/>
    <w:rsid w:val="004A023E"/>
    <w:rsid w:val="004A18A2"/>
    <w:rsid w:val="004A27A4"/>
    <w:rsid w:val="004B0ED0"/>
    <w:rsid w:val="004B6F3A"/>
    <w:rsid w:val="004C2046"/>
    <w:rsid w:val="004C57E0"/>
    <w:rsid w:val="004E2290"/>
    <w:rsid w:val="004F4927"/>
    <w:rsid w:val="004F746D"/>
    <w:rsid w:val="004F7C5A"/>
    <w:rsid w:val="005002DC"/>
    <w:rsid w:val="00511EE3"/>
    <w:rsid w:val="00515779"/>
    <w:rsid w:val="00522ADB"/>
    <w:rsid w:val="0053088D"/>
    <w:rsid w:val="0054167A"/>
    <w:rsid w:val="00545DC7"/>
    <w:rsid w:val="00550134"/>
    <w:rsid w:val="00552B42"/>
    <w:rsid w:val="0055491A"/>
    <w:rsid w:val="0057070B"/>
    <w:rsid w:val="00575164"/>
    <w:rsid w:val="005912D8"/>
    <w:rsid w:val="005B3DB4"/>
    <w:rsid w:val="005B7785"/>
    <w:rsid w:val="005C0E81"/>
    <w:rsid w:val="005C1528"/>
    <w:rsid w:val="005C25CF"/>
    <w:rsid w:val="005C7896"/>
    <w:rsid w:val="005D3FA4"/>
    <w:rsid w:val="005D4B5E"/>
    <w:rsid w:val="005D7D6B"/>
    <w:rsid w:val="005E2A02"/>
    <w:rsid w:val="005E459C"/>
    <w:rsid w:val="005F578C"/>
    <w:rsid w:val="00603606"/>
    <w:rsid w:val="00607741"/>
    <w:rsid w:val="0062035C"/>
    <w:rsid w:val="00621A1B"/>
    <w:rsid w:val="00624DD5"/>
    <w:rsid w:val="006313D5"/>
    <w:rsid w:val="0063611B"/>
    <w:rsid w:val="00640BA0"/>
    <w:rsid w:val="00641A85"/>
    <w:rsid w:val="0065292C"/>
    <w:rsid w:val="0065788A"/>
    <w:rsid w:val="0066290F"/>
    <w:rsid w:val="006710C3"/>
    <w:rsid w:val="006723D3"/>
    <w:rsid w:val="006763F9"/>
    <w:rsid w:val="00682104"/>
    <w:rsid w:val="00696803"/>
    <w:rsid w:val="006A1F1D"/>
    <w:rsid w:val="006A3AF7"/>
    <w:rsid w:val="006A53A9"/>
    <w:rsid w:val="006C169B"/>
    <w:rsid w:val="006C25BF"/>
    <w:rsid w:val="006E70E3"/>
    <w:rsid w:val="006F3A6A"/>
    <w:rsid w:val="00705B27"/>
    <w:rsid w:val="0070756E"/>
    <w:rsid w:val="007217CD"/>
    <w:rsid w:val="00725C7E"/>
    <w:rsid w:val="00732780"/>
    <w:rsid w:val="007329DF"/>
    <w:rsid w:val="00732E23"/>
    <w:rsid w:val="007406FC"/>
    <w:rsid w:val="00757901"/>
    <w:rsid w:val="00762DB4"/>
    <w:rsid w:val="00766A40"/>
    <w:rsid w:val="007712F5"/>
    <w:rsid w:val="00776D17"/>
    <w:rsid w:val="007810B4"/>
    <w:rsid w:val="00791091"/>
    <w:rsid w:val="007C04BA"/>
    <w:rsid w:val="007C5100"/>
    <w:rsid w:val="007D58C5"/>
    <w:rsid w:val="007D7A13"/>
    <w:rsid w:val="007E03CD"/>
    <w:rsid w:val="007E3245"/>
    <w:rsid w:val="007E64C4"/>
    <w:rsid w:val="007E72B3"/>
    <w:rsid w:val="007F5B22"/>
    <w:rsid w:val="007F6341"/>
    <w:rsid w:val="00800FD4"/>
    <w:rsid w:val="00802C7F"/>
    <w:rsid w:val="00810DE7"/>
    <w:rsid w:val="00811722"/>
    <w:rsid w:val="00834B25"/>
    <w:rsid w:val="00836BE9"/>
    <w:rsid w:val="008403BC"/>
    <w:rsid w:val="00842FD2"/>
    <w:rsid w:val="00845040"/>
    <w:rsid w:val="00853A52"/>
    <w:rsid w:val="00854D26"/>
    <w:rsid w:val="008572C6"/>
    <w:rsid w:val="00870C5B"/>
    <w:rsid w:val="0087103B"/>
    <w:rsid w:val="0088215F"/>
    <w:rsid w:val="0088269B"/>
    <w:rsid w:val="00883FF6"/>
    <w:rsid w:val="00890FCE"/>
    <w:rsid w:val="0089635C"/>
    <w:rsid w:val="008A02A7"/>
    <w:rsid w:val="008A7D8D"/>
    <w:rsid w:val="008B387C"/>
    <w:rsid w:val="008C28F8"/>
    <w:rsid w:val="008C5518"/>
    <w:rsid w:val="008D0187"/>
    <w:rsid w:val="008D785C"/>
    <w:rsid w:val="008E09F8"/>
    <w:rsid w:val="008F3FBA"/>
    <w:rsid w:val="00911DB3"/>
    <w:rsid w:val="009138DE"/>
    <w:rsid w:val="00915735"/>
    <w:rsid w:val="00922900"/>
    <w:rsid w:val="00922CDA"/>
    <w:rsid w:val="00927E6E"/>
    <w:rsid w:val="009501D4"/>
    <w:rsid w:val="00951CC7"/>
    <w:rsid w:val="0095466B"/>
    <w:rsid w:val="00962E22"/>
    <w:rsid w:val="00964347"/>
    <w:rsid w:val="00966B7E"/>
    <w:rsid w:val="0097127A"/>
    <w:rsid w:val="00974F07"/>
    <w:rsid w:val="00981948"/>
    <w:rsid w:val="00985B28"/>
    <w:rsid w:val="00986E65"/>
    <w:rsid w:val="009955EA"/>
    <w:rsid w:val="009A587D"/>
    <w:rsid w:val="009C11B5"/>
    <w:rsid w:val="009C2841"/>
    <w:rsid w:val="009C7DCD"/>
    <w:rsid w:val="009D4535"/>
    <w:rsid w:val="009F0899"/>
    <w:rsid w:val="009F2808"/>
    <w:rsid w:val="009F48B1"/>
    <w:rsid w:val="009F73BE"/>
    <w:rsid w:val="00A01FF5"/>
    <w:rsid w:val="00A02C90"/>
    <w:rsid w:val="00A072D4"/>
    <w:rsid w:val="00A11138"/>
    <w:rsid w:val="00A255DA"/>
    <w:rsid w:val="00A2797D"/>
    <w:rsid w:val="00A3397B"/>
    <w:rsid w:val="00A340B5"/>
    <w:rsid w:val="00A34934"/>
    <w:rsid w:val="00A37AD1"/>
    <w:rsid w:val="00A37C43"/>
    <w:rsid w:val="00A40A70"/>
    <w:rsid w:val="00A628EE"/>
    <w:rsid w:val="00A668F1"/>
    <w:rsid w:val="00A765E9"/>
    <w:rsid w:val="00A84175"/>
    <w:rsid w:val="00A935BB"/>
    <w:rsid w:val="00A94410"/>
    <w:rsid w:val="00AA61AB"/>
    <w:rsid w:val="00AA7665"/>
    <w:rsid w:val="00AB4C07"/>
    <w:rsid w:val="00AB66D7"/>
    <w:rsid w:val="00AE0416"/>
    <w:rsid w:val="00AE389A"/>
    <w:rsid w:val="00AE5E92"/>
    <w:rsid w:val="00AE6474"/>
    <w:rsid w:val="00AF6DB0"/>
    <w:rsid w:val="00AF7B5E"/>
    <w:rsid w:val="00B00CEF"/>
    <w:rsid w:val="00B00E6A"/>
    <w:rsid w:val="00B039DF"/>
    <w:rsid w:val="00B05FB4"/>
    <w:rsid w:val="00B20039"/>
    <w:rsid w:val="00B25FE0"/>
    <w:rsid w:val="00B31A23"/>
    <w:rsid w:val="00B34DD5"/>
    <w:rsid w:val="00B44C09"/>
    <w:rsid w:val="00B507B6"/>
    <w:rsid w:val="00B553DE"/>
    <w:rsid w:val="00B5604A"/>
    <w:rsid w:val="00B65254"/>
    <w:rsid w:val="00B67761"/>
    <w:rsid w:val="00B73C28"/>
    <w:rsid w:val="00B7657A"/>
    <w:rsid w:val="00B838E8"/>
    <w:rsid w:val="00B96824"/>
    <w:rsid w:val="00BA44B8"/>
    <w:rsid w:val="00BA53C6"/>
    <w:rsid w:val="00BB084C"/>
    <w:rsid w:val="00BB11D5"/>
    <w:rsid w:val="00BC0762"/>
    <w:rsid w:val="00BC49D7"/>
    <w:rsid w:val="00BD2015"/>
    <w:rsid w:val="00BD6C8C"/>
    <w:rsid w:val="00BE03D2"/>
    <w:rsid w:val="00BE0A31"/>
    <w:rsid w:val="00BE5DB2"/>
    <w:rsid w:val="00BF1640"/>
    <w:rsid w:val="00C01BD2"/>
    <w:rsid w:val="00C1658B"/>
    <w:rsid w:val="00C17335"/>
    <w:rsid w:val="00C221D6"/>
    <w:rsid w:val="00C263D6"/>
    <w:rsid w:val="00C324F9"/>
    <w:rsid w:val="00C351A4"/>
    <w:rsid w:val="00C45093"/>
    <w:rsid w:val="00C5230A"/>
    <w:rsid w:val="00C54BF4"/>
    <w:rsid w:val="00C639CB"/>
    <w:rsid w:val="00C72CB3"/>
    <w:rsid w:val="00C747ED"/>
    <w:rsid w:val="00C77076"/>
    <w:rsid w:val="00C80E5B"/>
    <w:rsid w:val="00C9173C"/>
    <w:rsid w:val="00C963B9"/>
    <w:rsid w:val="00CA0961"/>
    <w:rsid w:val="00CA2471"/>
    <w:rsid w:val="00CD17BE"/>
    <w:rsid w:val="00CD6C99"/>
    <w:rsid w:val="00CD786D"/>
    <w:rsid w:val="00CE1DAA"/>
    <w:rsid w:val="00CE6DE0"/>
    <w:rsid w:val="00CF6FB4"/>
    <w:rsid w:val="00D01E7A"/>
    <w:rsid w:val="00D0527F"/>
    <w:rsid w:val="00D144DC"/>
    <w:rsid w:val="00D15BA7"/>
    <w:rsid w:val="00D15C58"/>
    <w:rsid w:val="00D176FD"/>
    <w:rsid w:val="00D20304"/>
    <w:rsid w:val="00D2600D"/>
    <w:rsid w:val="00D3281E"/>
    <w:rsid w:val="00D40AD6"/>
    <w:rsid w:val="00D440B5"/>
    <w:rsid w:val="00D475F2"/>
    <w:rsid w:val="00D506AC"/>
    <w:rsid w:val="00D57E89"/>
    <w:rsid w:val="00D62AEE"/>
    <w:rsid w:val="00D70015"/>
    <w:rsid w:val="00D810F5"/>
    <w:rsid w:val="00D81DBD"/>
    <w:rsid w:val="00DA18C8"/>
    <w:rsid w:val="00DA60CB"/>
    <w:rsid w:val="00DB67BC"/>
    <w:rsid w:val="00DB7667"/>
    <w:rsid w:val="00DC0394"/>
    <w:rsid w:val="00DC1594"/>
    <w:rsid w:val="00DD0D90"/>
    <w:rsid w:val="00DD611C"/>
    <w:rsid w:val="00DE0E8E"/>
    <w:rsid w:val="00DE0EC6"/>
    <w:rsid w:val="00DE28B0"/>
    <w:rsid w:val="00DE5425"/>
    <w:rsid w:val="00DF54B2"/>
    <w:rsid w:val="00E062E3"/>
    <w:rsid w:val="00E13155"/>
    <w:rsid w:val="00E220B0"/>
    <w:rsid w:val="00E22E60"/>
    <w:rsid w:val="00E23B6A"/>
    <w:rsid w:val="00E26100"/>
    <w:rsid w:val="00E33D2A"/>
    <w:rsid w:val="00E4462A"/>
    <w:rsid w:val="00E60E25"/>
    <w:rsid w:val="00E6466A"/>
    <w:rsid w:val="00E64EF7"/>
    <w:rsid w:val="00E71296"/>
    <w:rsid w:val="00E7526F"/>
    <w:rsid w:val="00E81E00"/>
    <w:rsid w:val="00E8259A"/>
    <w:rsid w:val="00E964E3"/>
    <w:rsid w:val="00EA0766"/>
    <w:rsid w:val="00EA598D"/>
    <w:rsid w:val="00EB7352"/>
    <w:rsid w:val="00EC34A2"/>
    <w:rsid w:val="00EC7068"/>
    <w:rsid w:val="00ED719F"/>
    <w:rsid w:val="00ED7E30"/>
    <w:rsid w:val="00EE14C6"/>
    <w:rsid w:val="00EE1F67"/>
    <w:rsid w:val="00EF04F7"/>
    <w:rsid w:val="00EF0D37"/>
    <w:rsid w:val="00EF2CD9"/>
    <w:rsid w:val="00EF3DF1"/>
    <w:rsid w:val="00EF51F2"/>
    <w:rsid w:val="00EF5D77"/>
    <w:rsid w:val="00EF7D1C"/>
    <w:rsid w:val="00F06D85"/>
    <w:rsid w:val="00F16070"/>
    <w:rsid w:val="00F34541"/>
    <w:rsid w:val="00F3515D"/>
    <w:rsid w:val="00F37F10"/>
    <w:rsid w:val="00F47F01"/>
    <w:rsid w:val="00F557A9"/>
    <w:rsid w:val="00F61BAE"/>
    <w:rsid w:val="00F62988"/>
    <w:rsid w:val="00F756BF"/>
    <w:rsid w:val="00F76D08"/>
    <w:rsid w:val="00F81E56"/>
    <w:rsid w:val="00F82B89"/>
    <w:rsid w:val="00F839AF"/>
    <w:rsid w:val="00F910CE"/>
    <w:rsid w:val="00F93BCF"/>
    <w:rsid w:val="00F959C9"/>
    <w:rsid w:val="00F9756B"/>
    <w:rsid w:val="00FA5F49"/>
    <w:rsid w:val="00FA7000"/>
    <w:rsid w:val="00FB481A"/>
    <w:rsid w:val="00FB5CA1"/>
    <w:rsid w:val="00FB6E2E"/>
    <w:rsid w:val="00FB727C"/>
    <w:rsid w:val="00FC4096"/>
    <w:rsid w:val="00FC750E"/>
    <w:rsid w:val="00FD082F"/>
    <w:rsid w:val="00FD0DE4"/>
    <w:rsid w:val="00FD6296"/>
    <w:rsid w:val="00FE52D0"/>
    <w:rsid w:val="00FF68C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E65B11"/>
  <w15:chartTrackingRefBased/>
  <w15:docId w15:val="{AC3F382E-2F02-4369-A5CD-C489B76D46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7E30"/>
    <w:pPr>
      <w:spacing w:after="120"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ED7E30"/>
    <w:pPr>
      <w:keepNext/>
      <w:keepLines/>
      <w:spacing w:before="240" w:after="160"/>
      <w:outlineLvl w:val="0"/>
    </w:pPr>
    <w:rPr>
      <w:rFonts w:eastAsiaTheme="majorEastAsia" w:cstheme="majorBidi"/>
      <w:b/>
      <w:caps/>
      <w:color w:val="000000" w:themeColor="text1"/>
      <w:sz w:val="30"/>
      <w:szCs w:val="32"/>
    </w:rPr>
  </w:style>
  <w:style w:type="paragraph" w:styleId="Heading2">
    <w:name w:val="heading 2"/>
    <w:basedOn w:val="Normal"/>
    <w:next w:val="Normal"/>
    <w:link w:val="Heading2Char"/>
    <w:uiPriority w:val="9"/>
    <w:unhideWhenUsed/>
    <w:qFormat/>
    <w:rsid w:val="00ED7E30"/>
    <w:pPr>
      <w:keepNext/>
      <w:keepLines/>
      <w:spacing w:before="120" w:after="160" w:line="259" w:lineRule="auto"/>
      <w:jc w:val="left"/>
      <w:outlineLvl w:val="1"/>
    </w:pPr>
    <w:rPr>
      <w:rFonts w:eastAsiaTheme="majorEastAsia" w:cstheme="majorBidi"/>
      <w:b/>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D7E30"/>
    <w:rPr>
      <w:rFonts w:ascii="Times New Roman" w:eastAsiaTheme="majorEastAsia" w:hAnsi="Times New Roman" w:cstheme="majorBidi"/>
      <w:b/>
      <w:caps/>
      <w:color w:val="000000" w:themeColor="text1"/>
      <w:sz w:val="30"/>
      <w:szCs w:val="32"/>
    </w:rPr>
  </w:style>
  <w:style w:type="character" w:customStyle="1" w:styleId="Heading2Char">
    <w:name w:val="Heading 2 Char"/>
    <w:basedOn w:val="DefaultParagraphFont"/>
    <w:link w:val="Heading2"/>
    <w:uiPriority w:val="9"/>
    <w:rsid w:val="00ED7E30"/>
    <w:rPr>
      <w:rFonts w:ascii="Times New Roman" w:eastAsiaTheme="majorEastAsia" w:hAnsi="Times New Roman" w:cstheme="majorBidi"/>
      <w:b/>
      <w:color w:val="000000" w:themeColor="text1"/>
      <w:sz w:val="26"/>
      <w:szCs w:val="26"/>
    </w:rPr>
  </w:style>
  <w:style w:type="paragraph" w:styleId="ListParagraph">
    <w:name w:val="List Paragraph"/>
    <w:basedOn w:val="Normal"/>
    <w:uiPriority w:val="34"/>
    <w:qFormat/>
    <w:rsid w:val="00B65254"/>
    <w:pPr>
      <w:spacing w:line="259" w:lineRule="auto"/>
      <w:ind w:left="720"/>
      <w:contextualSpacing/>
    </w:pPr>
  </w:style>
  <w:style w:type="table" w:styleId="TableGrid">
    <w:name w:val="Table Grid"/>
    <w:basedOn w:val="TableNormal"/>
    <w:uiPriority w:val="39"/>
    <w:rsid w:val="002A33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313D5"/>
    <w:pPr>
      <w:tabs>
        <w:tab w:val="center" w:pos="4513"/>
        <w:tab w:val="right" w:pos="9026"/>
      </w:tabs>
      <w:spacing w:after="0"/>
    </w:pPr>
  </w:style>
  <w:style w:type="character" w:customStyle="1" w:styleId="HeaderChar">
    <w:name w:val="Header Char"/>
    <w:basedOn w:val="DefaultParagraphFont"/>
    <w:link w:val="Header"/>
    <w:uiPriority w:val="99"/>
    <w:rsid w:val="006313D5"/>
    <w:rPr>
      <w:rFonts w:ascii="Times New Roman" w:hAnsi="Times New Roman"/>
      <w:sz w:val="24"/>
    </w:rPr>
  </w:style>
  <w:style w:type="paragraph" w:styleId="Footer">
    <w:name w:val="footer"/>
    <w:basedOn w:val="Normal"/>
    <w:link w:val="FooterChar"/>
    <w:uiPriority w:val="99"/>
    <w:unhideWhenUsed/>
    <w:rsid w:val="006313D5"/>
    <w:pPr>
      <w:tabs>
        <w:tab w:val="center" w:pos="4513"/>
        <w:tab w:val="right" w:pos="9026"/>
      </w:tabs>
      <w:spacing w:after="0"/>
    </w:pPr>
  </w:style>
  <w:style w:type="character" w:customStyle="1" w:styleId="FooterChar">
    <w:name w:val="Footer Char"/>
    <w:basedOn w:val="DefaultParagraphFont"/>
    <w:link w:val="Footer"/>
    <w:uiPriority w:val="99"/>
    <w:rsid w:val="006313D5"/>
    <w:rPr>
      <w:rFonts w:ascii="Times New Roman" w:hAnsi="Times New Roman"/>
      <w:sz w:val="24"/>
    </w:rPr>
  </w:style>
  <w:style w:type="paragraph" w:styleId="Subtitle">
    <w:name w:val="Subtitle"/>
    <w:aliases w:val="REFERENCING"/>
    <w:basedOn w:val="Normal"/>
    <w:next w:val="Normal"/>
    <w:link w:val="SubtitleChar"/>
    <w:uiPriority w:val="11"/>
    <w:qFormat/>
    <w:rsid w:val="00BD6C8C"/>
    <w:pPr>
      <w:numPr>
        <w:ilvl w:val="1"/>
      </w:numPr>
      <w:spacing w:after="160" w:line="259" w:lineRule="auto"/>
    </w:pPr>
    <w:rPr>
      <w:rFonts w:eastAsiaTheme="minorEastAsia"/>
      <w:i/>
      <w:color w:val="000000" w:themeColor="text1"/>
      <w:spacing w:val="15"/>
      <w:sz w:val="20"/>
    </w:rPr>
  </w:style>
  <w:style w:type="character" w:customStyle="1" w:styleId="SubtitleChar">
    <w:name w:val="Subtitle Char"/>
    <w:aliases w:val="REFERENCING Char"/>
    <w:basedOn w:val="DefaultParagraphFont"/>
    <w:link w:val="Subtitle"/>
    <w:uiPriority w:val="11"/>
    <w:rsid w:val="00BD6C8C"/>
    <w:rPr>
      <w:rFonts w:ascii="Times New Roman" w:eastAsiaTheme="minorEastAsia" w:hAnsi="Times New Roman"/>
      <w:i/>
      <w:color w:val="000000" w:themeColor="text1"/>
      <w:spacing w:val="15"/>
      <w:sz w:val="20"/>
    </w:rPr>
  </w:style>
  <w:style w:type="paragraph" w:styleId="Title">
    <w:name w:val="Title"/>
    <w:aliases w:val="DEFINITION"/>
    <w:next w:val="Normal"/>
    <w:link w:val="TitleChar"/>
    <w:uiPriority w:val="10"/>
    <w:qFormat/>
    <w:rsid w:val="00363D8A"/>
    <w:pPr>
      <w:spacing w:after="0" w:line="240" w:lineRule="auto"/>
      <w:contextualSpacing/>
    </w:pPr>
    <w:rPr>
      <w:rFonts w:ascii="Times New Roman" w:eastAsiaTheme="majorEastAsia" w:hAnsi="Times New Roman" w:cstheme="majorBidi"/>
      <w:i/>
      <w:spacing w:val="-10"/>
      <w:kern w:val="28"/>
      <w:sz w:val="24"/>
      <w:szCs w:val="56"/>
    </w:rPr>
  </w:style>
  <w:style w:type="character" w:customStyle="1" w:styleId="TitleChar">
    <w:name w:val="Title Char"/>
    <w:aliases w:val="DEFINITION Char"/>
    <w:basedOn w:val="DefaultParagraphFont"/>
    <w:link w:val="Title"/>
    <w:uiPriority w:val="10"/>
    <w:rsid w:val="00363D8A"/>
    <w:rPr>
      <w:rFonts w:ascii="Times New Roman" w:eastAsiaTheme="majorEastAsia" w:hAnsi="Times New Roman" w:cstheme="majorBidi"/>
      <w:i/>
      <w:spacing w:val="-10"/>
      <w:kern w:val="28"/>
      <w:sz w:val="24"/>
      <w:szCs w:val="56"/>
    </w:rPr>
  </w:style>
  <w:style w:type="character" w:styleId="Emphasis">
    <w:name w:val="Emphasis"/>
    <w:basedOn w:val="DefaultParagraphFont"/>
    <w:uiPriority w:val="20"/>
    <w:qFormat/>
    <w:rsid w:val="00B7657A"/>
    <w:rPr>
      <w:rFonts w:ascii="Times New Roman" w:hAnsi="Times New Roman"/>
      <w:i w:val="0"/>
      <w:iCs/>
      <w:sz w:val="24"/>
    </w:rPr>
  </w:style>
  <w:style w:type="paragraph" w:styleId="TOCHeading">
    <w:name w:val="TOC Heading"/>
    <w:basedOn w:val="Heading1"/>
    <w:next w:val="Normal"/>
    <w:uiPriority w:val="39"/>
    <w:unhideWhenUsed/>
    <w:qFormat/>
    <w:rsid w:val="00F76D08"/>
    <w:pPr>
      <w:spacing w:after="0" w:line="259" w:lineRule="auto"/>
      <w:jc w:val="left"/>
      <w:outlineLvl w:val="9"/>
    </w:pPr>
    <w:rPr>
      <w:rFonts w:asciiTheme="majorHAnsi" w:hAnsiTheme="majorHAnsi"/>
      <w:b w:val="0"/>
      <w:caps w:val="0"/>
      <w:color w:val="2F5496" w:themeColor="accent1" w:themeShade="BF"/>
      <w:sz w:val="32"/>
      <w:lang w:val="en-US"/>
    </w:rPr>
  </w:style>
  <w:style w:type="paragraph" w:styleId="TOC1">
    <w:name w:val="toc 1"/>
    <w:basedOn w:val="Normal"/>
    <w:next w:val="Normal"/>
    <w:autoRedefine/>
    <w:uiPriority w:val="39"/>
    <w:unhideWhenUsed/>
    <w:rsid w:val="00F76D08"/>
    <w:pPr>
      <w:spacing w:after="100"/>
    </w:pPr>
  </w:style>
  <w:style w:type="paragraph" w:styleId="TOC2">
    <w:name w:val="toc 2"/>
    <w:basedOn w:val="Normal"/>
    <w:next w:val="Normal"/>
    <w:autoRedefine/>
    <w:uiPriority w:val="39"/>
    <w:unhideWhenUsed/>
    <w:rsid w:val="00F76D08"/>
    <w:pPr>
      <w:spacing w:after="100"/>
      <w:ind w:left="240"/>
    </w:pPr>
  </w:style>
  <w:style w:type="character" w:styleId="Hyperlink">
    <w:name w:val="Hyperlink"/>
    <w:basedOn w:val="DefaultParagraphFont"/>
    <w:uiPriority w:val="99"/>
    <w:unhideWhenUsed/>
    <w:rsid w:val="00F76D0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4665631">
      <w:bodyDiv w:val="1"/>
      <w:marLeft w:val="0"/>
      <w:marRight w:val="0"/>
      <w:marTop w:val="0"/>
      <w:marBottom w:val="0"/>
      <w:divBdr>
        <w:top w:val="none" w:sz="0" w:space="0" w:color="auto"/>
        <w:left w:val="none" w:sz="0" w:space="0" w:color="auto"/>
        <w:bottom w:val="none" w:sz="0" w:space="0" w:color="auto"/>
        <w:right w:val="none" w:sz="0" w:space="0" w:color="auto"/>
      </w:divBdr>
    </w:div>
    <w:div w:id="1855267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2.emf"/></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8BDFDD-155E-411E-B5FD-83A4834F7F29}" type="doc">
      <dgm:prSet loTypeId="urn:microsoft.com/office/officeart/2005/8/layout/vList5" loCatId="list" qsTypeId="urn:microsoft.com/office/officeart/2005/8/quickstyle/simple1" qsCatId="simple" csTypeId="urn:microsoft.com/office/officeart/2005/8/colors/colorful5" csCatId="colorful" phldr="1"/>
      <dgm:spPr/>
      <dgm:t>
        <a:bodyPr/>
        <a:lstStyle/>
        <a:p>
          <a:endParaRPr lang="en-IN"/>
        </a:p>
      </dgm:t>
    </dgm:pt>
    <dgm:pt modelId="{8447D1B0-12B2-4ED8-8D00-F4715E593539}">
      <dgm:prSet phldrT="[Text]"/>
      <dgm:spPr/>
      <dgm:t>
        <a:bodyPr/>
        <a:lstStyle/>
        <a:p>
          <a:r>
            <a:rPr lang="en-IN">
              <a:latin typeface="Times New Roman" panose="02020603050405020304" pitchFamily="18" charset="0"/>
              <a:cs typeface="Times New Roman" panose="02020603050405020304" pitchFamily="18" charset="0"/>
            </a:rPr>
            <a:t>In this section how this dissertation will be carried out is discusses</a:t>
          </a:r>
        </a:p>
      </dgm:t>
    </dgm:pt>
    <dgm:pt modelId="{E4088F67-066F-4C5E-9B04-33A65F093A50}">
      <dgm:prSet phldrT="[Text]"/>
      <dgm:spPr/>
      <dgm:t>
        <a:bodyPr/>
        <a:lstStyle/>
        <a:p>
          <a:r>
            <a:rPr lang="en-IN" b="1">
              <a:latin typeface="Times New Roman" panose="02020603050405020304" pitchFamily="18" charset="0"/>
              <a:cs typeface="Times New Roman" panose="02020603050405020304" pitchFamily="18" charset="0"/>
            </a:rPr>
            <a:t>CHP 3 . METHODOLOGY</a:t>
          </a:r>
        </a:p>
      </dgm:t>
    </dgm:pt>
    <dgm:pt modelId="{3D05F0E9-2951-4B05-B10C-EE7991F3B2B9}" type="sibTrans" cxnId="{868D43D9-1D9C-4B51-8B72-F66B6E0AA877}">
      <dgm:prSet/>
      <dgm:spPr/>
      <dgm:t>
        <a:bodyPr/>
        <a:lstStyle/>
        <a:p>
          <a:endParaRPr lang="en-IN"/>
        </a:p>
      </dgm:t>
    </dgm:pt>
    <dgm:pt modelId="{23F65D3A-CF79-4CC0-BA4F-B9DFC08F8F99}" type="parTrans" cxnId="{868D43D9-1D9C-4B51-8B72-F66B6E0AA877}">
      <dgm:prSet/>
      <dgm:spPr/>
      <dgm:t>
        <a:bodyPr/>
        <a:lstStyle/>
        <a:p>
          <a:endParaRPr lang="en-IN"/>
        </a:p>
      </dgm:t>
    </dgm:pt>
    <dgm:pt modelId="{68B192A8-409D-4EA3-B88F-4A32A80D0805}" type="sibTrans" cxnId="{F440766E-8DBF-46EA-84C1-8420562329EA}">
      <dgm:prSet/>
      <dgm:spPr/>
      <dgm:t>
        <a:bodyPr/>
        <a:lstStyle/>
        <a:p>
          <a:endParaRPr lang="en-IN"/>
        </a:p>
      </dgm:t>
    </dgm:pt>
    <dgm:pt modelId="{E9B9A842-6511-489F-800B-0E1FFB0A6B9B}" type="parTrans" cxnId="{F440766E-8DBF-46EA-84C1-8420562329EA}">
      <dgm:prSet/>
      <dgm:spPr/>
      <dgm:t>
        <a:bodyPr/>
        <a:lstStyle/>
        <a:p>
          <a:endParaRPr lang="en-IN"/>
        </a:p>
      </dgm:t>
    </dgm:pt>
    <dgm:pt modelId="{59031AAF-5675-4FA5-802F-B3F97B565CE5}">
      <dgm:prSet phldrT="[Text]"/>
      <dgm:spPr/>
      <dgm:t>
        <a:bodyPr/>
        <a:lstStyle/>
        <a:p>
          <a:r>
            <a:rPr lang="en-IN" b="1">
              <a:latin typeface="Times New Roman" panose="02020603050405020304" pitchFamily="18" charset="0"/>
              <a:cs typeface="Times New Roman" panose="02020603050405020304" pitchFamily="18" charset="0"/>
            </a:rPr>
            <a:t>CHP 2. LITERATURE REVIEW</a:t>
          </a:r>
        </a:p>
      </dgm:t>
    </dgm:pt>
    <dgm:pt modelId="{7B30231E-FDA8-4D24-B3F9-09C169EBBE4F}" type="sibTrans" cxnId="{6AF53F45-8D31-4C8C-A737-1C47631B16BB}">
      <dgm:prSet/>
      <dgm:spPr/>
      <dgm:t>
        <a:bodyPr/>
        <a:lstStyle/>
        <a:p>
          <a:endParaRPr lang="en-IN"/>
        </a:p>
      </dgm:t>
    </dgm:pt>
    <dgm:pt modelId="{91102CF0-1F70-4DAB-A57E-B98B44214701}" type="parTrans" cxnId="{6AF53F45-8D31-4C8C-A737-1C47631B16BB}">
      <dgm:prSet/>
      <dgm:spPr/>
      <dgm:t>
        <a:bodyPr/>
        <a:lstStyle/>
        <a:p>
          <a:endParaRPr lang="en-IN"/>
        </a:p>
      </dgm:t>
    </dgm:pt>
    <dgm:pt modelId="{4342D000-38F4-4FBA-80C7-8D8B89FE1699}">
      <dgm:prSet phldrT="[Text]"/>
      <dgm:spPr/>
      <dgm:t>
        <a:bodyPr/>
        <a:lstStyle/>
        <a:p>
          <a:r>
            <a:rPr lang="en-IN">
              <a:latin typeface="Times New Roman" panose="02020603050405020304" pitchFamily="18" charset="0"/>
              <a:cs typeface="Times New Roman" panose="02020603050405020304" pitchFamily="18" charset="0"/>
            </a:rPr>
            <a:t>This chapter introduces the Background infromation, Need for research and hypothesis to be tested.</a:t>
          </a:r>
        </a:p>
      </dgm:t>
    </dgm:pt>
    <dgm:pt modelId="{57BB0208-4363-4A5F-90A7-08E08F24B3C7}">
      <dgm:prSet phldrT="[Text]"/>
      <dgm:spPr/>
      <dgm:t>
        <a:bodyPr/>
        <a:lstStyle/>
        <a:p>
          <a:r>
            <a:rPr lang="en-IN" b="1">
              <a:latin typeface="Times New Roman" panose="02020603050405020304" pitchFamily="18" charset="0"/>
              <a:cs typeface="Times New Roman" panose="02020603050405020304" pitchFamily="18" charset="0"/>
            </a:rPr>
            <a:t>CHP 1. INTRODUCTION</a:t>
          </a:r>
        </a:p>
      </dgm:t>
    </dgm:pt>
    <dgm:pt modelId="{D27BFD1B-BA35-4E0B-84E2-F932E345E249}" type="sibTrans" cxnId="{5F3A606E-9305-4E76-8C69-6E0BB25ED4C0}">
      <dgm:prSet/>
      <dgm:spPr/>
      <dgm:t>
        <a:bodyPr/>
        <a:lstStyle/>
        <a:p>
          <a:endParaRPr lang="en-IN"/>
        </a:p>
      </dgm:t>
    </dgm:pt>
    <dgm:pt modelId="{100E8FD8-EA45-4617-92F4-01D2037D3EE6}" type="parTrans" cxnId="{5F3A606E-9305-4E76-8C69-6E0BB25ED4C0}">
      <dgm:prSet/>
      <dgm:spPr/>
      <dgm:t>
        <a:bodyPr/>
        <a:lstStyle/>
        <a:p>
          <a:endParaRPr lang="en-IN"/>
        </a:p>
      </dgm:t>
    </dgm:pt>
    <dgm:pt modelId="{AE91D168-8ECE-44C9-87AC-B66456263452}" type="sibTrans" cxnId="{E70C32F8-32AD-4A05-9D2E-454E3D0EFF09}">
      <dgm:prSet/>
      <dgm:spPr/>
      <dgm:t>
        <a:bodyPr/>
        <a:lstStyle/>
        <a:p>
          <a:endParaRPr lang="en-IN"/>
        </a:p>
      </dgm:t>
    </dgm:pt>
    <dgm:pt modelId="{57F0A0AD-201A-4482-AB1A-C1A1EA5372B7}" type="parTrans" cxnId="{E70C32F8-32AD-4A05-9D2E-454E3D0EFF09}">
      <dgm:prSet/>
      <dgm:spPr/>
      <dgm:t>
        <a:bodyPr/>
        <a:lstStyle/>
        <a:p>
          <a:endParaRPr lang="en-IN"/>
        </a:p>
      </dgm:t>
    </dgm:pt>
    <dgm:pt modelId="{A496D4F7-0A87-464E-87DB-93DB51642A17}">
      <dgm:prSet phldrT="[Text]"/>
      <dgm:spPr/>
      <dgm:t>
        <a:bodyPr/>
        <a:lstStyle/>
        <a:p>
          <a:r>
            <a:rPr lang="en-IN" b="1">
              <a:latin typeface="Times New Roman" panose="02020603050405020304" pitchFamily="18" charset="0"/>
              <a:cs typeface="Times New Roman" panose="02020603050405020304" pitchFamily="18" charset="0"/>
            </a:rPr>
            <a:t>CHP 4. DEVELOPMENTS &amp; FINDINGS</a:t>
          </a:r>
        </a:p>
      </dgm:t>
    </dgm:pt>
    <dgm:pt modelId="{DB71F0D0-CA20-4714-8FED-014C2161B4FB}" type="parTrans" cxnId="{9750EF0D-14D3-42BA-81C8-5D0456B7C594}">
      <dgm:prSet/>
      <dgm:spPr/>
      <dgm:t>
        <a:bodyPr/>
        <a:lstStyle/>
        <a:p>
          <a:endParaRPr lang="en-IN"/>
        </a:p>
      </dgm:t>
    </dgm:pt>
    <dgm:pt modelId="{DC679ADC-F395-4F86-836A-EE74DA8F45AC}" type="sibTrans" cxnId="{9750EF0D-14D3-42BA-81C8-5D0456B7C594}">
      <dgm:prSet/>
      <dgm:spPr/>
      <dgm:t>
        <a:bodyPr/>
        <a:lstStyle/>
        <a:p>
          <a:endParaRPr lang="en-IN"/>
        </a:p>
      </dgm:t>
    </dgm:pt>
    <dgm:pt modelId="{B0E42CB9-3914-4904-940A-02CF4FFC599D}">
      <dgm:prSet phldrT="[Text]"/>
      <dgm:spPr/>
      <dgm:t>
        <a:bodyPr/>
        <a:lstStyle/>
        <a:p>
          <a:r>
            <a:rPr lang="en-IN">
              <a:latin typeface="Times New Roman" panose="02020603050405020304" pitchFamily="18" charset="0"/>
              <a:cs typeface="Times New Roman" panose="02020603050405020304" pitchFamily="18" charset="0"/>
            </a:rPr>
            <a:t>In this particular chapter the development of software will be done and results will be finded.</a:t>
          </a:r>
        </a:p>
      </dgm:t>
    </dgm:pt>
    <dgm:pt modelId="{EBFA602D-76C6-4B4B-9C82-B8952283DC49}" type="parTrans" cxnId="{C1A3D408-2078-4CF6-AF1C-AB3A759D0857}">
      <dgm:prSet/>
      <dgm:spPr/>
      <dgm:t>
        <a:bodyPr/>
        <a:lstStyle/>
        <a:p>
          <a:endParaRPr lang="en-IN"/>
        </a:p>
      </dgm:t>
    </dgm:pt>
    <dgm:pt modelId="{EB5C6ED4-5E6B-4877-8D4F-94D302D5F03D}" type="sibTrans" cxnId="{C1A3D408-2078-4CF6-AF1C-AB3A759D0857}">
      <dgm:prSet/>
      <dgm:spPr/>
      <dgm:t>
        <a:bodyPr/>
        <a:lstStyle/>
        <a:p>
          <a:endParaRPr lang="en-IN"/>
        </a:p>
      </dgm:t>
    </dgm:pt>
    <dgm:pt modelId="{2C467332-C7C3-4460-BFE4-B8DE5C65AEB4}">
      <dgm:prSet phldrT="[Text]"/>
      <dgm:spPr/>
      <dgm:t>
        <a:bodyPr/>
        <a:lstStyle/>
        <a:p>
          <a:r>
            <a:rPr lang="en-IN" b="1">
              <a:latin typeface="Times New Roman" panose="02020603050405020304" pitchFamily="18" charset="0"/>
              <a:cs typeface="Times New Roman" panose="02020603050405020304" pitchFamily="18" charset="0"/>
            </a:rPr>
            <a:t>CHP 5 . DISCUSSION &amp; EVALUATION</a:t>
          </a:r>
        </a:p>
      </dgm:t>
    </dgm:pt>
    <dgm:pt modelId="{00DDEDF4-54C8-45EA-AEA7-2BE640E5BCBD}" type="parTrans" cxnId="{D00B3E9E-AE04-4DE1-BD52-88AAC14D83B0}">
      <dgm:prSet/>
      <dgm:spPr/>
      <dgm:t>
        <a:bodyPr/>
        <a:lstStyle/>
        <a:p>
          <a:endParaRPr lang="en-IN"/>
        </a:p>
      </dgm:t>
    </dgm:pt>
    <dgm:pt modelId="{52DA3D3C-179D-4EE3-BC3E-2D0C3D05D2A8}" type="sibTrans" cxnId="{D00B3E9E-AE04-4DE1-BD52-88AAC14D83B0}">
      <dgm:prSet/>
      <dgm:spPr/>
      <dgm:t>
        <a:bodyPr/>
        <a:lstStyle/>
        <a:p>
          <a:endParaRPr lang="en-IN"/>
        </a:p>
      </dgm:t>
    </dgm:pt>
    <dgm:pt modelId="{8727BAEE-FDF3-4A82-A349-AF3F7F0846F4}">
      <dgm:prSet phldrT="[Text]"/>
      <dgm:spPr/>
      <dgm:t>
        <a:bodyPr/>
        <a:lstStyle/>
        <a:p>
          <a:r>
            <a:rPr lang="en-IN">
              <a:latin typeface="Times New Roman" panose="02020603050405020304" pitchFamily="18" charset="0"/>
              <a:cs typeface="Times New Roman" panose="02020603050405020304" pitchFamily="18" charset="0"/>
            </a:rPr>
            <a:t>All the findings and results will be discussed here</a:t>
          </a:r>
        </a:p>
      </dgm:t>
    </dgm:pt>
    <dgm:pt modelId="{47BE78B2-4B94-4269-BC15-AE73C2D7A18C}" type="parTrans" cxnId="{FE984B10-FE34-4F2C-A193-91E267023AE6}">
      <dgm:prSet/>
      <dgm:spPr/>
      <dgm:t>
        <a:bodyPr/>
        <a:lstStyle/>
        <a:p>
          <a:endParaRPr lang="en-IN"/>
        </a:p>
      </dgm:t>
    </dgm:pt>
    <dgm:pt modelId="{E297111E-7631-444D-99FD-06F56B7BCC75}" type="sibTrans" cxnId="{FE984B10-FE34-4F2C-A193-91E267023AE6}">
      <dgm:prSet/>
      <dgm:spPr/>
      <dgm:t>
        <a:bodyPr/>
        <a:lstStyle/>
        <a:p>
          <a:endParaRPr lang="en-IN"/>
        </a:p>
      </dgm:t>
    </dgm:pt>
    <dgm:pt modelId="{2A3E9553-E09A-4A9F-B9D2-81957122DAE3}">
      <dgm:prSet phldrT="[Text]"/>
      <dgm:spPr/>
      <dgm:t>
        <a:bodyPr/>
        <a:lstStyle/>
        <a:p>
          <a:r>
            <a:rPr lang="en-IN" b="1">
              <a:latin typeface="Times New Roman" panose="02020603050405020304" pitchFamily="18" charset="0"/>
              <a:cs typeface="Times New Roman" panose="02020603050405020304" pitchFamily="18" charset="0"/>
            </a:rPr>
            <a:t>CHP 6. CONCLUSION &amp; FUTURE SCOPE</a:t>
          </a:r>
        </a:p>
      </dgm:t>
    </dgm:pt>
    <dgm:pt modelId="{02D3E81B-2EC2-406F-A0FC-DA9CFBFAC422}" type="parTrans" cxnId="{2C00D9AB-95D4-4CD2-8323-24BDFBE93D61}">
      <dgm:prSet/>
      <dgm:spPr/>
      <dgm:t>
        <a:bodyPr/>
        <a:lstStyle/>
        <a:p>
          <a:endParaRPr lang="en-IN"/>
        </a:p>
      </dgm:t>
    </dgm:pt>
    <dgm:pt modelId="{A0D74201-50C9-4D60-BE4D-A2A8142B3910}" type="sibTrans" cxnId="{2C00D9AB-95D4-4CD2-8323-24BDFBE93D61}">
      <dgm:prSet/>
      <dgm:spPr/>
      <dgm:t>
        <a:bodyPr/>
        <a:lstStyle/>
        <a:p>
          <a:endParaRPr lang="en-IN"/>
        </a:p>
      </dgm:t>
    </dgm:pt>
    <dgm:pt modelId="{F997FCA4-8866-4E52-9A35-68F9A7A07012}">
      <dgm:prSet phldrT="[Text]"/>
      <dgm:spPr/>
      <dgm:t>
        <a:bodyPr/>
        <a:lstStyle/>
        <a:p>
          <a:r>
            <a:rPr lang="en-IN">
              <a:latin typeface="Times New Roman" panose="02020603050405020304" pitchFamily="18" charset="0"/>
              <a:cs typeface="Times New Roman" panose="02020603050405020304" pitchFamily="18" charset="0"/>
            </a:rPr>
            <a:t>Consclusion and future work will be mentioned in this chapter.</a:t>
          </a:r>
        </a:p>
      </dgm:t>
    </dgm:pt>
    <dgm:pt modelId="{2C510E0F-92FF-4C2A-B566-7A0DE39D254F}" type="parTrans" cxnId="{3AB2A3C7-5314-436D-9BA5-143CDC0736E6}">
      <dgm:prSet/>
      <dgm:spPr/>
      <dgm:t>
        <a:bodyPr/>
        <a:lstStyle/>
        <a:p>
          <a:endParaRPr lang="en-IN"/>
        </a:p>
      </dgm:t>
    </dgm:pt>
    <dgm:pt modelId="{F2FB6F7B-E2F6-4E0F-BA8A-5ED55FC18658}" type="sibTrans" cxnId="{3AB2A3C7-5314-436D-9BA5-143CDC0736E6}">
      <dgm:prSet/>
      <dgm:spPr/>
      <dgm:t>
        <a:bodyPr/>
        <a:lstStyle/>
        <a:p>
          <a:endParaRPr lang="en-IN"/>
        </a:p>
      </dgm:t>
    </dgm:pt>
    <dgm:pt modelId="{651818A0-3941-4A5F-846F-8B3B7DDD3BB8}">
      <dgm:prSet phldrT="[Text]"/>
      <dgm:spPr/>
      <dgm:t>
        <a:bodyPr/>
        <a:lstStyle/>
        <a:p>
          <a:r>
            <a:rPr lang="en-IN">
              <a:latin typeface="Times New Roman" panose="02020603050405020304" pitchFamily="18" charset="0"/>
              <a:cs typeface="Times New Roman" panose="02020603050405020304" pitchFamily="18" charset="0"/>
            </a:rPr>
            <a:t>This chapter discusses about the previous works and their findings</a:t>
          </a:r>
        </a:p>
      </dgm:t>
    </dgm:pt>
    <dgm:pt modelId="{E2D6B17A-B2A4-4FA8-A99B-3DAA0B077193}" type="sibTrans" cxnId="{1DC2E2BA-A97C-47EB-86A0-A5E6A6A42703}">
      <dgm:prSet/>
      <dgm:spPr/>
      <dgm:t>
        <a:bodyPr/>
        <a:lstStyle/>
        <a:p>
          <a:endParaRPr lang="en-IN"/>
        </a:p>
      </dgm:t>
    </dgm:pt>
    <dgm:pt modelId="{A16A612B-EB8E-4D1E-9E4F-6F710876E744}" type="parTrans" cxnId="{1DC2E2BA-A97C-47EB-86A0-A5E6A6A42703}">
      <dgm:prSet/>
      <dgm:spPr/>
      <dgm:t>
        <a:bodyPr/>
        <a:lstStyle/>
        <a:p>
          <a:endParaRPr lang="en-IN"/>
        </a:p>
      </dgm:t>
    </dgm:pt>
    <dgm:pt modelId="{94C7D1BE-5DF8-4E8A-8A53-3CB412E758AB}" type="pres">
      <dgm:prSet presAssocID="{128BDFDD-155E-411E-B5FD-83A4834F7F29}" presName="Name0" presStyleCnt="0">
        <dgm:presLayoutVars>
          <dgm:dir/>
          <dgm:animLvl val="lvl"/>
          <dgm:resizeHandles val="exact"/>
        </dgm:presLayoutVars>
      </dgm:prSet>
      <dgm:spPr/>
    </dgm:pt>
    <dgm:pt modelId="{A95E8079-9283-4FD7-9D0D-4EF64A948534}" type="pres">
      <dgm:prSet presAssocID="{57BB0208-4363-4A5F-90A7-08E08F24B3C7}" presName="linNode" presStyleCnt="0"/>
      <dgm:spPr/>
    </dgm:pt>
    <dgm:pt modelId="{93A4B778-FE8A-49E7-BC92-DF9582D390EF}" type="pres">
      <dgm:prSet presAssocID="{57BB0208-4363-4A5F-90A7-08E08F24B3C7}" presName="parentText" presStyleLbl="node1" presStyleIdx="0" presStyleCnt="6">
        <dgm:presLayoutVars>
          <dgm:chMax val="1"/>
          <dgm:bulletEnabled val="1"/>
        </dgm:presLayoutVars>
      </dgm:prSet>
      <dgm:spPr/>
    </dgm:pt>
    <dgm:pt modelId="{A0B11726-E98B-4F31-89CF-C9D527DE9F35}" type="pres">
      <dgm:prSet presAssocID="{57BB0208-4363-4A5F-90A7-08E08F24B3C7}" presName="descendantText" presStyleLbl="alignAccFollowNode1" presStyleIdx="0" presStyleCnt="6">
        <dgm:presLayoutVars>
          <dgm:bulletEnabled val="1"/>
        </dgm:presLayoutVars>
      </dgm:prSet>
      <dgm:spPr/>
    </dgm:pt>
    <dgm:pt modelId="{4649E739-D2E2-4E5E-8BBD-8965B554A907}" type="pres">
      <dgm:prSet presAssocID="{D27BFD1B-BA35-4E0B-84E2-F932E345E249}" presName="sp" presStyleCnt="0"/>
      <dgm:spPr/>
    </dgm:pt>
    <dgm:pt modelId="{781DE1B6-84DD-4E4C-BA80-1BF195F22D29}" type="pres">
      <dgm:prSet presAssocID="{59031AAF-5675-4FA5-802F-B3F97B565CE5}" presName="linNode" presStyleCnt="0"/>
      <dgm:spPr/>
    </dgm:pt>
    <dgm:pt modelId="{A98B8917-1F8C-4AA2-92C9-1129B2758D1E}" type="pres">
      <dgm:prSet presAssocID="{59031AAF-5675-4FA5-802F-B3F97B565CE5}" presName="parentText" presStyleLbl="node1" presStyleIdx="1" presStyleCnt="6">
        <dgm:presLayoutVars>
          <dgm:chMax val="1"/>
          <dgm:bulletEnabled val="1"/>
        </dgm:presLayoutVars>
      </dgm:prSet>
      <dgm:spPr/>
    </dgm:pt>
    <dgm:pt modelId="{400353E1-E00C-4299-A9C9-6560918462BD}" type="pres">
      <dgm:prSet presAssocID="{59031AAF-5675-4FA5-802F-B3F97B565CE5}" presName="descendantText" presStyleLbl="alignAccFollowNode1" presStyleIdx="1" presStyleCnt="6">
        <dgm:presLayoutVars>
          <dgm:bulletEnabled val="1"/>
        </dgm:presLayoutVars>
      </dgm:prSet>
      <dgm:spPr/>
    </dgm:pt>
    <dgm:pt modelId="{BB7FDABD-EC4D-4F51-891F-4FA5113C12CB}" type="pres">
      <dgm:prSet presAssocID="{7B30231E-FDA8-4D24-B3F9-09C169EBBE4F}" presName="sp" presStyleCnt="0"/>
      <dgm:spPr/>
    </dgm:pt>
    <dgm:pt modelId="{07A3E687-4784-4710-AF9F-4E2DD37E0320}" type="pres">
      <dgm:prSet presAssocID="{E4088F67-066F-4C5E-9B04-33A65F093A50}" presName="linNode" presStyleCnt="0"/>
      <dgm:spPr/>
    </dgm:pt>
    <dgm:pt modelId="{17810E6A-F115-4F00-85BC-1B69ECFF70E6}" type="pres">
      <dgm:prSet presAssocID="{E4088F67-066F-4C5E-9B04-33A65F093A50}" presName="parentText" presStyleLbl="node1" presStyleIdx="2" presStyleCnt="6" custLinFactNeighborX="246">
        <dgm:presLayoutVars>
          <dgm:chMax val="1"/>
          <dgm:bulletEnabled val="1"/>
        </dgm:presLayoutVars>
      </dgm:prSet>
      <dgm:spPr/>
    </dgm:pt>
    <dgm:pt modelId="{E35D997B-FA77-49D2-804C-FF0693DE72DA}" type="pres">
      <dgm:prSet presAssocID="{E4088F67-066F-4C5E-9B04-33A65F093A50}" presName="descendantText" presStyleLbl="alignAccFollowNode1" presStyleIdx="2" presStyleCnt="6" custLinFactNeighborX="437">
        <dgm:presLayoutVars>
          <dgm:bulletEnabled val="1"/>
        </dgm:presLayoutVars>
      </dgm:prSet>
      <dgm:spPr/>
    </dgm:pt>
    <dgm:pt modelId="{C96725ED-236F-43A5-A79C-9E97F5064EF7}" type="pres">
      <dgm:prSet presAssocID="{3D05F0E9-2951-4B05-B10C-EE7991F3B2B9}" presName="sp" presStyleCnt="0"/>
      <dgm:spPr/>
    </dgm:pt>
    <dgm:pt modelId="{1929DB2D-8B02-4585-8434-42FC9BCC082C}" type="pres">
      <dgm:prSet presAssocID="{A496D4F7-0A87-464E-87DB-93DB51642A17}" presName="linNode" presStyleCnt="0"/>
      <dgm:spPr/>
    </dgm:pt>
    <dgm:pt modelId="{72DB4E55-28B6-4EDA-9E95-DB8DFC16DD0E}" type="pres">
      <dgm:prSet presAssocID="{A496D4F7-0A87-464E-87DB-93DB51642A17}" presName="parentText" presStyleLbl="node1" presStyleIdx="3" presStyleCnt="6">
        <dgm:presLayoutVars>
          <dgm:chMax val="1"/>
          <dgm:bulletEnabled val="1"/>
        </dgm:presLayoutVars>
      </dgm:prSet>
      <dgm:spPr/>
    </dgm:pt>
    <dgm:pt modelId="{30ABC4C4-8270-4557-B44D-05D4B562A725}" type="pres">
      <dgm:prSet presAssocID="{A496D4F7-0A87-464E-87DB-93DB51642A17}" presName="descendantText" presStyleLbl="alignAccFollowNode1" presStyleIdx="3" presStyleCnt="6">
        <dgm:presLayoutVars>
          <dgm:bulletEnabled val="1"/>
        </dgm:presLayoutVars>
      </dgm:prSet>
      <dgm:spPr/>
    </dgm:pt>
    <dgm:pt modelId="{3D5F316B-7A71-4F4A-A62C-BCFE4DD12A3F}" type="pres">
      <dgm:prSet presAssocID="{DC679ADC-F395-4F86-836A-EE74DA8F45AC}" presName="sp" presStyleCnt="0"/>
      <dgm:spPr/>
    </dgm:pt>
    <dgm:pt modelId="{40CF117C-CF91-43ED-8CD7-EAF8A5958185}" type="pres">
      <dgm:prSet presAssocID="{2C467332-C7C3-4460-BFE4-B8DE5C65AEB4}" presName="linNode" presStyleCnt="0"/>
      <dgm:spPr/>
    </dgm:pt>
    <dgm:pt modelId="{0DEDD224-3197-4BD5-B782-75C6BF1E9AAE}" type="pres">
      <dgm:prSet presAssocID="{2C467332-C7C3-4460-BFE4-B8DE5C65AEB4}" presName="parentText" presStyleLbl="node1" presStyleIdx="4" presStyleCnt="6">
        <dgm:presLayoutVars>
          <dgm:chMax val="1"/>
          <dgm:bulletEnabled val="1"/>
        </dgm:presLayoutVars>
      </dgm:prSet>
      <dgm:spPr/>
    </dgm:pt>
    <dgm:pt modelId="{1CFB581B-E6AA-433A-B5DE-C60D60353B47}" type="pres">
      <dgm:prSet presAssocID="{2C467332-C7C3-4460-BFE4-B8DE5C65AEB4}" presName="descendantText" presStyleLbl="alignAccFollowNode1" presStyleIdx="4" presStyleCnt="6">
        <dgm:presLayoutVars>
          <dgm:bulletEnabled val="1"/>
        </dgm:presLayoutVars>
      </dgm:prSet>
      <dgm:spPr/>
    </dgm:pt>
    <dgm:pt modelId="{EBBC97EB-EAD2-44F5-BFCB-976554301D18}" type="pres">
      <dgm:prSet presAssocID="{52DA3D3C-179D-4EE3-BC3E-2D0C3D05D2A8}" presName="sp" presStyleCnt="0"/>
      <dgm:spPr/>
    </dgm:pt>
    <dgm:pt modelId="{0609CEFD-721C-4B1C-A3F7-94FE131192D4}" type="pres">
      <dgm:prSet presAssocID="{2A3E9553-E09A-4A9F-B9D2-81957122DAE3}" presName="linNode" presStyleCnt="0"/>
      <dgm:spPr/>
    </dgm:pt>
    <dgm:pt modelId="{6DB4FD5D-339C-41EC-862A-A231E31B78B9}" type="pres">
      <dgm:prSet presAssocID="{2A3E9553-E09A-4A9F-B9D2-81957122DAE3}" presName="parentText" presStyleLbl="node1" presStyleIdx="5" presStyleCnt="6">
        <dgm:presLayoutVars>
          <dgm:chMax val="1"/>
          <dgm:bulletEnabled val="1"/>
        </dgm:presLayoutVars>
      </dgm:prSet>
      <dgm:spPr/>
    </dgm:pt>
    <dgm:pt modelId="{13E2F8A3-AC71-4ADA-9A9C-3E6B866230C2}" type="pres">
      <dgm:prSet presAssocID="{2A3E9553-E09A-4A9F-B9D2-81957122DAE3}" presName="descendantText" presStyleLbl="alignAccFollowNode1" presStyleIdx="5" presStyleCnt="6">
        <dgm:presLayoutVars>
          <dgm:bulletEnabled val="1"/>
        </dgm:presLayoutVars>
      </dgm:prSet>
      <dgm:spPr/>
    </dgm:pt>
  </dgm:ptLst>
  <dgm:cxnLst>
    <dgm:cxn modelId="{C1A3D408-2078-4CF6-AF1C-AB3A759D0857}" srcId="{A496D4F7-0A87-464E-87DB-93DB51642A17}" destId="{B0E42CB9-3914-4904-940A-02CF4FFC599D}" srcOrd="0" destOrd="0" parTransId="{EBFA602D-76C6-4B4B-9C82-B8952283DC49}" sibTransId="{EB5C6ED4-5E6B-4877-8D4F-94D302D5F03D}"/>
    <dgm:cxn modelId="{9750EF0D-14D3-42BA-81C8-5D0456B7C594}" srcId="{128BDFDD-155E-411E-B5FD-83A4834F7F29}" destId="{A496D4F7-0A87-464E-87DB-93DB51642A17}" srcOrd="3" destOrd="0" parTransId="{DB71F0D0-CA20-4714-8FED-014C2161B4FB}" sibTransId="{DC679ADC-F395-4F86-836A-EE74DA8F45AC}"/>
    <dgm:cxn modelId="{FE984B10-FE34-4F2C-A193-91E267023AE6}" srcId="{2C467332-C7C3-4460-BFE4-B8DE5C65AEB4}" destId="{8727BAEE-FDF3-4A82-A349-AF3F7F0846F4}" srcOrd="0" destOrd="0" parTransId="{47BE78B2-4B94-4269-BC15-AE73C2D7A18C}" sibTransId="{E297111E-7631-444D-99FD-06F56B7BCC75}"/>
    <dgm:cxn modelId="{AEA0C61F-4046-4FCA-8CBA-62A9514C109A}" type="presOf" srcId="{F997FCA4-8866-4E52-9A35-68F9A7A07012}" destId="{13E2F8A3-AC71-4ADA-9A9C-3E6B866230C2}" srcOrd="0" destOrd="0" presId="urn:microsoft.com/office/officeart/2005/8/layout/vList5"/>
    <dgm:cxn modelId="{EC55F727-FF45-494E-A7C6-CAA8F96ED1D3}" type="presOf" srcId="{8727BAEE-FDF3-4A82-A349-AF3F7F0846F4}" destId="{1CFB581B-E6AA-433A-B5DE-C60D60353B47}" srcOrd="0" destOrd="0" presId="urn:microsoft.com/office/officeart/2005/8/layout/vList5"/>
    <dgm:cxn modelId="{6AF53F45-8D31-4C8C-A737-1C47631B16BB}" srcId="{128BDFDD-155E-411E-B5FD-83A4834F7F29}" destId="{59031AAF-5675-4FA5-802F-B3F97B565CE5}" srcOrd="1" destOrd="0" parTransId="{91102CF0-1F70-4DAB-A57E-B98B44214701}" sibTransId="{7B30231E-FDA8-4D24-B3F9-09C169EBBE4F}"/>
    <dgm:cxn modelId="{5579BE6D-9DC3-4388-AC9E-DB93D95CE035}" type="presOf" srcId="{B0E42CB9-3914-4904-940A-02CF4FFC599D}" destId="{30ABC4C4-8270-4557-B44D-05D4B562A725}" srcOrd="0" destOrd="0" presId="urn:microsoft.com/office/officeart/2005/8/layout/vList5"/>
    <dgm:cxn modelId="{5F3A606E-9305-4E76-8C69-6E0BB25ED4C0}" srcId="{128BDFDD-155E-411E-B5FD-83A4834F7F29}" destId="{57BB0208-4363-4A5F-90A7-08E08F24B3C7}" srcOrd="0" destOrd="0" parTransId="{100E8FD8-EA45-4617-92F4-01D2037D3EE6}" sibTransId="{D27BFD1B-BA35-4E0B-84E2-F932E345E249}"/>
    <dgm:cxn modelId="{F440766E-8DBF-46EA-84C1-8420562329EA}" srcId="{E4088F67-066F-4C5E-9B04-33A65F093A50}" destId="{8447D1B0-12B2-4ED8-8D00-F4715E593539}" srcOrd="0" destOrd="0" parTransId="{E9B9A842-6511-489F-800B-0E1FFB0A6B9B}" sibTransId="{68B192A8-409D-4EA3-B88F-4A32A80D0805}"/>
    <dgm:cxn modelId="{AE8EB66E-26CB-4370-8593-F4FECD1EBE9F}" type="presOf" srcId="{57BB0208-4363-4A5F-90A7-08E08F24B3C7}" destId="{93A4B778-FE8A-49E7-BC92-DF9582D390EF}" srcOrd="0" destOrd="0" presId="urn:microsoft.com/office/officeart/2005/8/layout/vList5"/>
    <dgm:cxn modelId="{8C131F96-5936-47DE-A77E-B8A02534CC34}" type="presOf" srcId="{2C467332-C7C3-4460-BFE4-B8DE5C65AEB4}" destId="{0DEDD224-3197-4BD5-B782-75C6BF1E9AAE}" srcOrd="0" destOrd="0" presId="urn:microsoft.com/office/officeart/2005/8/layout/vList5"/>
    <dgm:cxn modelId="{D00B3E9E-AE04-4DE1-BD52-88AAC14D83B0}" srcId="{128BDFDD-155E-411E-B5FD-83A4834F7F29}" destId="{2C467332-C7C3-4460-BFE4-B8DE5C65AEB4}" srcOrd="4" destOrd="0" parTransId="{00DDEDF4-54C8-45EA-AEA7-2BE640E5BCBD}" sibTransId="{52DA3D3C-179D-4EE3-BC3E-2D0C3D05D2A8}"/>
    <dgm:cxn modelId="{2C00D9AB-95D4-4CD2-8323-24BDFBE93D61}" srcId="{128BDFDD-155E-411E-B5FD-83A4834F7F29}" destId="{2A3E9553-E09A-4A9F-B9D2-81957122DAE3}" srcOrd="5" destOrd="0" parTransId="{02D3E81B-2EC2-406F-A0FC-DA9CFBFAC422}" sibTransId="{A0D74201-50C9-4D60-BE4D-A2A8142B3910}"/>
    <dgm:cxn modelId="{E2467AB0-0C07-4630-A561-F431D14E96D5}" type="presOf" srcId="{59031AAF-5675-4FA5-802F-B3F97B565CE5}" destId="{A98B8917-1F8C-4AA2-92C9-1129B2758D1E}" srcOrd="0" destOrd="0" presId="urn:microsoft.com/office/officeart/2005/8/layout/vList5"/>
    <dgm:cxn modelId="{3BA1F8B3-1DBB-4C8A-9D8A-CBCE65778FD3}" type="presOf" srcId="{A496D4F7-0A87-464E-87DB-93DB51642A17}" destId="{72DB4E55-28B6-4EDA-9E95-DB8DFC16DD0E}" srcOrd="0" destOrd="0" presId="urn:microsoft.com/office/officeart/2005/8/layout/vList5"/>
    <dgm:cxn modelId="{1DC2E2BA-A97C-47EB-86A0-A5E6A6A42703}" srcId="{59031AAF-5675-4FA5-802F-B3F97B565CE5}" destId="{651818A0-3941-4A5F-846F-8B3B7DDD3BB8}" srcOrd="0" destOrd="0" parTransId="{A16A612B-EB8E-4D1E-9E4F-6F710876E744}" sibTransId="{E2D6B17A-B2A4-4FA8-A99B-3DAA0B077193}"/>
    <dgm:cxn modelId="{3AB2A3C7-5314-436D-9BA5-143CDC0736E6}" srcId="{2A3E9553-E09A-4A9F-B9D2-81957122DAE3}" destId="{F997FCA4-8866-4E52-9A35-68F9A7A07012}" srcOrd="0" destOrd="0" parTransId="{2C510E0F-92FF-4C2A-B566-7A0DE39D254F}" sibTransId="{F2FB6F7B-E2F6-4E0F-BA8A-5ED55FC18658}"/>
    <dgm:cxn modelId="{7B9388CA-20DC-408A-8575-A6E89DC2D9CF}" type="presOf" srcId="{4342D000-38F4-4FBA-80C7-8D8B89FE1699}" destId="{A0B11726-E98B-4F31-89CF-C9D527DE9F35}" srcOrd="0" destOrd="0" presId="urn:microsoft.com/office/officeart/2005/8/layout/vList5"/>
    <dgm:cxn modelId="{B32366CB-103D-4DA0-9020-7E47E26D982D}" type="presOf" srcId="{8447D1B0-12B2-4ED8-8D00-F4715E593539}" destId="{E35D997B-FA77-49D2-804C-FF0693DE72DA}" srcOrd="0" destOrd="0" presId="urn:microsoft.com/office/officeart/2005/8/layout/vList5"/>
    <dgm:cxn modelId="{CCFDC2D3-2B18-4BA6-9FCB-59DFBB8044B7}" type="presOf" srcId="{128BDFDD-155E-411E-B5FD-83A4834F7F29}" destId="{94C7D1BE-5DF8-4E8A-8A53-3CB412E758AB}" srcOrd="0" destOrd="0" presId="urn:microsoft.com/office/officeart/2005/8/layout/vList5"/>
    <dgm:cxn modelId="{868D43D9-1D9C-4B51-8B72-F66B6E0AA877}" srcId="{128BDFDD-155E-411E-B5FD-83A4834F7F29}" destId="{E4088F67-066F-4C5E-9B04-33A65F093A50}" srcOrd="2" destOrd="0" parTransId="{23F65D3A-CF79-4CC0-BA4F-B9DFC08F8F99}" sibTransId="{3D05F0E9-2951-4B05-B10C-EE7991F3B2B9}"/>
    <dgm:cxn modelId="{C2A79DDE-DF6B-4B62-BEE6-7ADD62AF11C2}" type="presOf" srcId="{E4088F67-066F-4C5E-9B04-33A65F093A50}" destId="{17810E6A-F115-4F00-85BC-1B69ECFF70E6}" srcOrd="0" destOrd="0" presId="urn:microsoft.com/office/officeart/2005/8/layout/vList5"/>
    <dgm:cxn modelId="{6A6C22EF-F0A5-42F4-81E0-F67F436D5829}" type="presOf" srcId="{651818A0-3941-4A5F-846F-8B3B7DDD3BB8}" destId="{400353E1-E00C-4299-A9C9-6560918462BD}" srcOrd="0" destOrd="0" presId="urn:microsoft.com/office/officeart/2005/8/layout/vList5"/>
    <dgm:cxn modelId="{D9C327F1-A1A7-4753-B660-15D8E8B8748C}" type="presOf" srcId="{2A3E9553-E09A-4A9F-B9D2-81957122DAE3}" destId="{6DB4FD5D-339C-41EC-862A-A231E31B78B9}" srcOrd="0" destOrd="0" presId="urn:microsoft.com/office/officeart/2005/8/layout/vList5"/>
    <dgm:cxn modelId="{E70C32F8-32AD-4A05-9D2E-454E3D0EFF09}" srcId="{57BB0208-4363-4A5F-90A7-08E08F24B3C7}" destId="{4342D000-38F4-4FBA-80C7-8D8B89FE1699}" srcOrd="0" destOrd="0" parTransId="{57F0A0AD-201A-4482-AB1A-C1A1EA5372B7}" sibTransId="{AE91D168-8ECE-44C9-87AC-B66456263452}"/>
    <dgm:cxn modelId="{BAB7FD4C-44BF-4829-A0BE-05129FD9D412}" type="presParOf" srcId="{94C7D1BE-5DF8-4E8A-8A53-3CB412E758AB}" destId="{A95E8079-9283-4FD7-9D0D-4EF64A948534}" srcOrd="0" destOrd="0" presId="urn:microsoft.com/office/officeart/2005/8/layout/vList5"/>
    <dgm:cxn modelId="{BA653B31-2461-4986-95DA-C2B8A67FBA1D}" type="presParOf" srcId="{A95E8079-9283-4FD7-9D0D-4EF64A948534}" destId="{93A4B778-FE8A-49E7-BC92-DF9582D390EF}" srcOrd="0" destOrd="0" presId="urn:microsoft.com/office/officeart/2005/8/layout/vList5"/>
    <dgm:cxn modelId="{9FE2244E-A391-41E2-8417-D62ABEEB002E}" type="presParOf" srcId="{A95E8079-9283-4FD7-9D0D-4EF64A948534}" destId="{A0B11726-E98B-4F31-89CF-C9D527DE9F35}" srcOrd="1" destOrd="0" presId="urn:microsoft.com/office/officeart/2005/8/layout/vList5"/>
    <dgm:cxn modelId="{8260D265-0735-48E3-9116-2221B7957006}" type="presParOf" srcId="{94C7D1BE-5DF8-4E8A-8A53-3CB412E758AB}" destId="{4649E739-D2E2-4E5E-8BBD-8965B554A907}" srcOrd="1" destOrd="0" presId="urn:microsoft.com/office/officeart/2005/8/layout/vList5"/>
    <dgm:cxn modelId="{54F777AF-1574-4380-A11C-DB6EC6E07D83}" type="presParOf" srcId="{94C7D1BE-5DF8-4E8A-8A53-3CB412E758AB}" destId="{781DE1B6-84DD-4E4C-BA80-1BF195F22D29}" srcOrd="2" destOrd="0" presId="urn:microsoft.com/office/officeart/2005/8/layout/vList5"/>
    <dgm:cxn modelId="{34614A5D-5957-4EAC-9D76-6D4067DE9CD7}" type="presParOf" srcId="{781DE1B6-84DD-4E4C-BA80-1BF195F22D29}" destId="{A98B8917-1F8C-4AA2-92C9-1129B2758D1E}" srcOrd="0" destOrd="0" presId="urn:microsoft.com/office/officeart/2005/8/layout/vList5"/>
    <dgm:cxn modelId="{8D23C1C0-0E14-4C68-A90A-54943479FB43}" type="presParOf" srcId="{781DE1B6-84DD-4E4C-BA80-1BF195F22D29}" destId="{400353E1-E00C-4299-A9C9-6560918462BD}" srcOrd="1" destOrd="0" presId="urn:microsoft.com/office/officeart/2005/8/layout/vList5"/>
    <dgm:cxn modelId="{783576FB-4458-465F-A1A3-ED3E8ED85F7A}" type="presParOf" srcId="{94C7D1BE-5DF8-4E8A-8A53-3CB412E758AB}" destId="{BB7FDABD-EC4D-4F51-891F-4FA5113C12CB}" srcOrd="3" destOrd="0" presId="urn:microsoft.com/office/officeart/2005/8/layout/vList5"/>
    <dgm:cxn modelId="{7567F805-0BE6-478B-B196-0348ACC00B08}" type="presParOf" srcId="{94C7D1BE-5DF8-4E8A-8A53-3CB412E758AB}" destId="{07A3E687-4784-4710-AF9F-4E2DD37E0320}" srcOrd="4" destOrd="0" presId="urn:microsoft.com/office/officeart/2005/8/layout/vList5"/>
    <dgm:cxn modelId="{9B9CE536-13FB-463E-9E2D-3D2C0062F9C5}" type="presParOf" srcId="{07A3E687-4784-4710-AF9F-4E2DD37E0320}" destId="{17810E6A-F115-4F00-85BC-1B69ECFF70E6}" srcOrd="0" destOrd="0" presId="urn:microsoft.com/office/officeart/2005/8/layout/vList5"/>
    <dgm:cxn modelId="{C3F0CC41-444C-44C4-BBCF-692529804153}" type="presParOf" srcId="{07A3E687-4784-4710-AF9F-4E2DD37E0320}" destId="{E35D997B-FA77-49D2-804C-FF0693DE72DA}" srcOrd="1" destOrd="0" presId="urn:microsoft.com/office/officeart/2005/8/layout/vList5"/>
    <dgm:cxn modelId="{AF244ACC-3289-4B72-99C2-1B2858743F23}" type="presParOf" srcId="{94C7D1BE-5DF8-4E8A-8A53-3CB412E758AB}" destId="{C96725ED-236F-43A5-A79C-9E97F5064EF7}" srcOrd="5" destOrd="0" presId="urn:microsoft.com/office/officeart/2005/8/layout/vList5"/>
    <dgm:cxn modelId="{65E93BB7-72C0-430A-99E2-30171CE19E0A}" type="presParOf" srcId="{94C7D1BE-5DF8-4E8A-8A53-3CB412E758AB}" destId="{1929DB2D-8B02-4585-8434-42FC9BCC082C}" srcOrd="6" destOrd="0" presId="urn:microsoft.com/office/officeart/2005/8/layout/vList5"/>
    <dgm:cxn modelId="{AC5BC21B-51A6-46D3-B9BE-5358B800C1A9}" type="presParOf" srcId="{1929DB2D-8B02-4585-8434-42FC9BCC082C}" destId="{72DB4E55-28B6-4EDA-9E95-DB8DFC16DD0E}" srcOrd="0" destOrd="0" presId="urn:microsoft.com/office/officeart/2005/8/layout/vList5"/>
    <dgm:cxn modelId="{45419178-B6C6-435B-9470-AB1A737D0196}" type="presParOf" srcId="{1929DB2D-8B02-4585-8434-42FC9BCC082C}" destId="{30ABC4C4-8270-4557-B44D-05D4B562A725}" srcOrd="1" destOrd="0" presId="urn:microsoft.com/office/officeart/2005/8/layout/vList5"/>
    <dgm:cxn modelId="{F1AD6811-6918-4F6E-8B9F-ECFC8F78397F}" type="presParOf" srcId="{94C7D1BE-5DF8-4E8A-8A53-3CB412E758AB}" destId="{3D5F316B-7A71-4F4A-A62C-BCFE4DD12A3F}" srcOrd="7" destOrd="0" presId="urn:microsoft.com/office/officeart/2005/8/layout/vList5"/>
    <dgm:cxn modelId="{B59D0FBB-3B21-4FFA-9781-4F45575748E6}" type="presParOf" srcId="{94C7D1BE-5DF8-4E8A-8A53-3CB412E758AB}" destId="{40CF117C-CF91-43ED-8CD7-EAF8A5958185}" srcOrd="8" destOrd="0" presId="urn:microsoft.com/office/officeart/2005/8/layout/vList5"/>
    <dgm:cxn modelId="{DB2CD1E0-A977-4D29-8D6A-30BBD18FE229}" type="presParOf" srcId="{40CF117C-CF91-43ED-8CD7-EAF8A5958185}" destId="{0DEDD224-3197-4BD5-B782-75C6BF1E9AAE}" srcOrd="0" destOrd="0" presId="urn:microsoft.com/office/officeart/2005/8/layout/vList5"/>
    <dgm:cxn modelId="{6C06F2FC-AA35-4CF1-AF74-52C418B0482E}" type="presParOf" srcId="{40CF117C-CF91-43ED-8CD7-EAF8A5958185}" destId="{1CFB581B-E6AA-433A-B5DE-C60D60353B47}" srcOrd="1" destOrd="0" presId="urn:microsoft.com/office/officeart/2005/8/layout/vList5"/>
    <dgm:cxn modelId="{86C1B321-E5D4-4650-90F9-41E97B6E9D29}" type="presParOf" srcId="{94C7D1BE-5DF8-4E8A-8A53-3CB412E758AB}" destId="{EBBC97EB-EAD2-44F5-BFCB-976554301D18}" srcOrd="9" destOrd="0" presId="urn:microsoft.com/office/officeart/2005/8/layout/vList5"/>
    <dgm:cxn modelId="{83AA5D0D-57F4-4AAE-8ED7-5B898BE22582}" type="presParOf" srcId="{94C7D1BE-5DF8-4E8A-8A53-3CB412E758AB}" destId="{0609CEFD-721C-4B1C-A3F7-94FE131192D4}" srcOrd="10" destOrd="0" presId="urn:microsoft.com/office/officeart/2005/8/layout/vList5"/>
    <dgm:cxn modelId="{1D292152-6418-44AC-A66D-23B58ECB8A9F}" type="presParOf" srcId="{0609CEFD-721C-4B1C-A3F7-94FE131192D4}" destId="{6DB4FD5D-339C-41EC-862A-A231E31B78B9}" srcOrd="0" destOrd="0" presId="urn:microsoft.com/office/officeart/2005/8/layout/vList5"/>
    <dgm:cxn modelId="{962CE9CF-9634-4C0D-A347-09113B7F84D4}" type="presParOf" srcId="{0609CEFD-721C-4B1C-A3F7-94FE131192D4}" destId="{13E2F8A3-AC71-4ADA-9A9C-3E6B866230C2}" srcOrd="1" destOrd="0" presId="urn:microsoft.com/office/officeart/2005/8/layout/vList5"/>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0B11726-E98B-4F31-89CF-C9D527DE9F35}">
      <dsp:nvSpPr>
        <dsp:cNvPr id="0" name=""/>
        <dsp:cNvSpPr/>
      </dsp:nvSpPr>
      <dsp:spPr>
        <a:xfrm rot="5400000">
          <a:off x="3466124" y="-1423726"/>
          <a:ext cx="529255" cy="3511296"/>
        </a:xfrm>
        <a:prstGeom prst="round2SameRect">
          <a:avLst/>
        </a:prstGeom>
        <a:solidFill>
          <a:schemeClr val="accent5">
            <a:tint val="40000"/>
            <a:alpha val="90000"/>
            <a:hueOff val="0"/>
            <a:satOff val="0"/>
            <a:lumOff val="0"/>
            <a:alphaOff val="0"/>
          </a:schemeClr>
        </a:solidFill>
        <a:ln w="12700" cap="flat" cmpd="sng" algn="ctr">
          <a:solidFill>
            <a:schemeClr val="accent5">
              <a:tint val="40000"/>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This chapter introduces the Background infromation, Need for research and hypothesis to be tested.</a:t>
          </a:r>
        </a:p>
      </dsp:txBody>
      <dsp:txXfrm rot="-5400000">
        <a:off x="1975104" y="93130"/>
        <a:ext cx="3485460" cy="477583"/>
      </dsp:txXfrm>
    </dsp:sp>
    <dsp:sp modelId="{93A4B778-FE8A-49E7-BC92-DF9582D390EF}">
      <dsp:nvSpPr>
        <dsp:cNvPr id="0" name=""/>
        <dsp:cNvSpPr/>
      </dsp:nvSpPr>
      <dsp:spPr>
        <a:xfrm>
          <a:off x="0" y="1136"/>
          <a:ext cx="1975104" cy="661569"/>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1. INTRODUCTION</a:t>
          </a:r>
        </a:p>
      </dsp:txBody>
      <dsp:txXfrm>
        <a:off x="32295" y="33431"/>
        <a:ext cx="1910514" cy="596979"/>
      </dsp:txXfrm>
    </dsp:sp>
    <dsp:sp modelId="{400353E1-E00C-4299-A9C9-6560918462BD}">
      <dsp:nvSpPr>
        <dsp:cNvPr id="0" name=""/>
        <dsp:cNvSpPr/>
      </dsp:nvSpPr>
      <dsp:spPr>
        <a:xfrm rot="5400000">
          <a:off x="3466124" y="-729078"/>
          <a:ext cx="529255" cy="3511296"/>
        </a:xfrm>
        <a:prstGeom prst="round2SameRect">
          <a:avLst/>
        </a:prstGeom>
        <a:solidFill>
          <a:schemeClr val="accent5">
            <a:tint val="40000"/>
            <a:alpha val="90000"/>
            <a:hueOff val="-1347952"/>
            <a:satOff val="-4566"/>
            <a:lumOff val="-586"/>
            <a:alphaOff val="0"/>
          </a:schemeClr>
        </a:solidFill>
        <a:ln w="12700" cap="flat" cmpd="sng" algn="ctr">
          <a:solidFill>
            <a:schemeClr val="accent5">
              <a:tint val="40000"/>
              <a:alpha val="90000"/>
              <a:hueOff val="-1347952"/>
              <a:satOff val="-4566"/>
              <a:lumOff val="-586"/>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This chapter discusses about the previous works and their findings</a:t>
          </a:r>
        </a:p>
      </dsp:txBody>
      <dsp:txXfrm rot="-5400000">
        <a:off x="1975104" y="787778"/>
        <a:ext cx="3485460" cy="477583"/>
      </dsp:txXfrm>
    </dsp:sp>
    <dsp:sp modelId="{A98B8917-1F8C-4AA2-92C9-1129B2758D1E}">
      <dsp:nvSpPr>
        <dsp:cNvPr id="0" name=""/>
        <dsp:cNvSpPr/>
      </dsp:nvSpPr>
      <dsp:spPr>
        <a:xfrm>
          <a:off x="0" y="695784"/>
          <a:ext cx="1975104" cy="661569"/>
        </a:xfrm>
        <a:prstGeom prst="roundRect">
          <a:avLst/>
        </a:prstGeom>
        <a:solidFill>
          <a:schemeClr val="accent5">
            <a:hueOff val="-1351709"/>
            <a:satOff val="-3484"/>
            <a:lumOff val="-235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2. LITERATURE REVIEW</a:t>
          </a:r>
        </a:p>
      </dsp:txBody>
      <dsp:txXfrm>
        <a:off x="32295" y="728079"/>
        <a:ext cx="1910514" cy="596979"/>
      </dsp:txXfrm>
    </dsp:sp>
    <dsp:sp modelId="{E35D997B-FA77-49D2-804C-FF0693DE72DA}">
      <dsp:nvSpPr>
        <dsp:cNvPr id="0" name=""/>
        <dsp:cNvSpPr/>
      </dsp:nvSpPr>
      <dsp:spPr>
        <a:xfrm rot="5400000">
          <a:off x="3466124" y="-34429"/>
          <a:ext cx="529255" cy="3511296"/>
        </a:xfrm>
        <a:prstGeom prst="round2SameRect">
          <a:avLst/>
        </a:prstGeom>
        <a:solidFill>
          <a:schemeClr val="accent5">
            <a:tint val="40000"/>
            <a:alpha val="90000"/>
            <a:hueOff val="-2695905"/>
            <a:satOff val="-9133"/>
            <a:lumOff val="-1171"/>
            <a:alphaOff val="0"/>
          </a:schemeClr>
        </a:solidFill>
        <a:ln w="12700" cap="flat" cmpd="sng" algn="ctr">
          <a:solidFill>
            <a:schemeClr val="accent5">
              <a:tint val="40000"/>
              <a:alpha val="90000"/>
              <a:hueOff val="-2695905"/>
              <a:satOff val="-9133"/>
              <a:lumOff val="-1171"/>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In this section how this dissertation will be carried out is discusses</a:t>
          </a:r>
        </a:p>
      </dsp:txBody>
      <dsp:txXfrm rot="-5400000">
        <a:off x="1975104" y="1482427"/>
        <a:ext cx="3485460" cy="477583"/>
      </dsp:txXfrm>
    </dsp:sp>
    <dsp:sp modelId="{17810E6A-F115-4F00-85BC-1B69ECFF70E6}">
      <dsp:nvSpPr>
        <dsp:cNvPr id="0" name=""/>
        <dsp:cNvSpPr/>
      </dsp:nvSpPr>
      <dsp:spPr>
        <a:xfrm>
          <a:off x="8637" y="1390433"/>
          <a:ext cx="1975104" cy="661569"/>
        </a:xfrm>
        <a:prstGeom prst="roundRect">
          <a:avLst/>
        </a:prstGeom>
        <a:solidFill>
          <a:schemeClr val="accent5">
            <a:hueOff val="-2703417"/>
            <a:satOff val="-6968"/>
            <a:lumOff val="-470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3 . METHODOLOGY</a:t>
          </a:r>
        </a:p>
      </dsp:txBody>
      <dsp:txXfrm>
        <a:off x="40932" y="1422728"/>
        <a:ext cx="1910514" cy="596979"/>
      </dsp:txXfrm>
    </dsp:sp>
    <dsp:sp modelId="{30ABC4C4-8270-4557-B44D-05D4B562A725}">
      <dsp:nvSpPr>
        <dsp:cNvPr id="0" name=""/>
        <dsp:cNvSpPr/>
      </dsp:nvSpPr>
      <dsp:spPr>
        <a:xfrm rot="5400000">
          <a:off x="3466124" y="660218"/>
          <a:ext cx="529255" cy="3511296"/>
        </a:xfrm>
        <a:prstGeom prst="round2SameRect">
          <a:avLst/>
        </a:prstGeom>
        <a:solidFill>
          <a:schemeClr val="accent5">
            <a:tint val="40000"/>
            <a:alpha val="90000"/>
            <a:hueOff val="-4043857"/>
            <a:satOff val="-13699"/>
            <a:lumOff val="-1757"/>
            <a:alphaOff val="0"/>
          </a:schemeClr>
        </a:solidFill>
        <a:ln w="12700" cap="flat" cmpd="sng" algn="ctr">
          <a:solidFill>
            <a:schemeClr val="accent5">
              <a:tint val="40000"/>
              <a:alpha val="90000"/>
              <a:hueOff val="-4043857"/>
              <a:satOff val="-13699"/>
              <a:lumOff val="-1757"/>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In this particular chapter the development of software will be done and results will be finded.</a:t>
          </a:r>
        </a:p>
      </dsp:txBody>
      <dsp:txXfrm rot="-5400000">
        <a:off x="1975104" y="2177074"/>
        <a:ext cx="3485460" cy="477583"/>
      </dsp:txXfrm>
    </dsp:sp>
    <dsp:sp modelId="{72DB4E55-28B6-4EDA-9E95-DB8DFC16DD0E}">
      <dsp:nvSpPr>
        <dsp:cNvPr id="0" name=""/>
        <dsp:cNvSpPr/>
      </dsp:nvSpPr>
      <dsp:spPr>
        <a:xfrm>
          <a:off x="0" y="2085081"/>
          <a:ext cx="1975104" cy="661569"/>
        </a:xfrm>
        <a:prstGeom prst="roundRect">
          <a:avLst/>
        </a:prstGeom>
        <a:solidFill>
          <a:schemeClr val="accent5">
            <a:hueOff val="-4055126"/>
            <a:satOff val="-10451"/>
            <a:lumOff val="-7059"/>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4. DEVELOPMENTS &amp; FINDINGS</a:t>
          </a:r>
        </a:p>
      </dsp:txBody>
      <dsp:txXfrm>
        <a:off x="32295" y="2117376"/>
        <a:ext cx="1910514" cy="596979"/>
      </dsp:txXfrm>
    </dsp:sp>
    <dsp:sp modelId="{1CFB581B-E6AA-433A-B5DE-C60D60353B47}">
      <dsp:nvSpPr>
        <dsp:cNvPr id="0" name=""/>
        <dsp:cNvSpPr/>
      </dsp:nvSpPr>
      <dsp:spPr>
        <a:xfrm rot="5400000">
          <a:off x="3466124" y="1354867"/>
          <a:ext cx="529255" cy="3511296"/>
        </a:xfrm>
        <a:prstGeom prst="round2SameRect">
          <a:avLst/>
        </a:prstGeom>
        <a:solidFill>
          <a:schemeClr val="accent5">
            <a:tint val="40000"/>
            <a:alpha val="90000"/>
            <a:hueOff val="-5391810"/>
            <a:satOff val="-18266"/>
            <a:lumOff val="-2342"/>
            <a:alphaOff val="0"/>
          </a:schemeClr>
        </a:solidFill>
        <a:ln w="12700" cap="flat" cmpd="sng" algn="ctr">
          <a:solidFill>
            <a:schemeClr val="accent5">
              <a:tint val="40000"/>
              <a:alpha val="90000"/>
              <a:hueOff val="-5391810"/>
              <a:satOff val="-18266"/>
              <a:lumOff val="-2342"/>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All the findings and results will be discussed here</a:t>
          </a:r>
        </a:p>
      </dsp:txBody>
      <dsp:txXfrm rot="-5400000">
        <a:off x="1975104" y="2871723"/>
        <a:ext cx="3485460" cy="477583"/>
      </dsp:txXfrm>
    </dsp:sp>
    <dsp:sp modelId="{0DEDD224-3197-4BD5-B782-75C6BF1E9AAE}">
      <dsp:nvSpPr>
        <dsp:cNvPr id="0" name=""/>
        <dsp:cNvSpPr/>
      </dsp:nvSpPr>
      <dsp:spPr>
        <a:xfrm>
          <a:off x="0" y="2779730"/>
          <a:ext cx="1975104" cy="661569"/>
        </a:xfrm>
        <a:prstGeom prst="roundRect">
          <a:avLst/>
        </a:prstGeom>
        <a:solidFill>
          <a:schemeClr val="accent5">
            <a:hueOff val="-5406834"/>
            <a:satOff val="-13935"/>
            <a:lumOff val="-941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5 . DISCUSSION &amp; EVALUATION</a:t>
          </a:r>
        </a:p>
      </dsp:txBody>
      <dsp:txXfrm>
        <a:off x="32295" y="2812025"/>
        <a:ext cx="1910514" cy="596979"/>
      </dsp:txXfrm>
    </dsp:sp>
    <dsp:sp modelId="{13E2F8A3-AC71-4ADA-9A9C-3E6B866230C2}">
      <dsp:nvSpPr>
        <dsp:cNvPr id="0" name=""/>
        <dsp:cNvSpPr/>
      </dsp:nvSpPr>
      <dsp:spPr>
        <a:xfrm rot="5400000">
          <a:off x="3466124" y="2049515"/>
          <a:ext cx="529255" cy="3511296"/>
        </a:xfrm>
        <a:prstGeom prst="round2SameRect">
          <a:avLst/>
        </a:prstGeom>
        <a:solidFill>
          <a:schemeClr val="accent5">
            <a:tint val="40000"/>
            <a:alpha val="90000"/>
            <a:hueOff val="-6739762"/>
            <a:satOff val="-22832"/>
            <a:lumOff val="-2928"/>
            <a:alphaOff val="0"/>
          </a:schemeClr>
        </a:solidFill>
        <a:ln w="12700" cap="flat" cmpd="sng" algn="ctr">
          <a:solidFill>
            <a:schemeClr val="accent5">
              <a:tint val="40000"/>
              <a:alpha val="90000"/>
              <a:hueOff val="-6739762"/>
              <a:satOff val="-22832"/>
              <a:lumOff val="-2928"/>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Consclusion and future work will be mentioned in this chapter.</a:t>
          </a:r>
        </a:p>
      </dsp:txBody>
      <dsp:txXfrm rot="-5400000">
        <a:off x="1975104" y="3566371"/>
        <a:ext cx="3485460" cy="477583"/>
      </dsp:txXfrm>
    </dsp:sp>
    <dsp:sp modelId="{6DB4FD5D-339C-41EC-862A-A231E31B78B9}">
      <dsp:nvSpPr>
        <dsp:cNvPr id="0" name=""/>
        <dsp:cNvSpPr/>
      </dsp:nvSpPr>
      <dsp:spPr>
        <a:xfrm>
          <a:off x="0" y="3474378"/>
          <a:ext cx="1975104" cy="661569"/>
        </a:xfrm>
        <a:prstGeom prst="roundRect">
          <a:avLst/>
        </a:prstGeom>
        <a:solidFill>
          <a:schemeClr val="accent5">
            <a:hueOff val="-6758543"/>
            <a:satOff val="-17419"/>
            <a:lumOff val="-117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6. CONCLUSION &amp; FUTURE SCOPE</a:t>
          </a:r>
        </a:p>
      </dsp:txBody>
      <dsp:txXfrm>
        <a:off x="32295" y="3506673"/>
        <a:ext cx="1910514" cy="596979"/>
      </dsp:txXfrm>
    </dsp:sp>
  </dsp:spTree>
</dsp:drawing>
</file>

<file path=word/diagrams/layout1.xml><?xml version="1.0" encoding="utf-8"?>
<dgm:layoutDef xmlns:dgm="http://schemas.openxmlformats.org/drawingml/2006/diagram" xmlns:a="http://schemas.openxmlformats.org/drawingml/2006/main" uniqueId="urn:microsoft.com/office/officeart/2005/8/layout/vList5">
  <dgm:title val=""/>
  <dgm:desc val=""/>
  <dgm:catLst>
    <dgm:cat type="list" pri="15000"/>
    <dgm:cat type="convert" pri="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 refType="h" fact="0.05"/>
      <dgm:constr type="primFontSz" for="des" forName="parentText" op="equ" val="65"/>
      <dgm:constr type="secFontSz" for="des" forName="descendantText" op="equ"/>
    </dgm:constrLst>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entText" refType="w" fact="0.36"/>
          <dgm:constr type="w" for="ch" forName="descendantText" refType="w" fact="0.64"/>
          <dgm:constr type="h" for="ch" forName="parentText" refType="h"/>
          <dgm:constr type="h" for="ch" forName="descendantText" refType="h" refFor="ch" refForName="parentText" fact="0.8"/>
        </dgm:constrLst>
        <dgm:ruleLst/>
        <dgm:layoutNode name="parentText">
          <dgm:varLst>
            <dgm:chMax val="1"/>
            <dgm:bulletEnabled val="1"/>
          </dgm:varLst>
          <dgm:alg type="tx"/>
          <dgm:shape xmlns:r="http://schemas.openxmlformats.org/officeDocument/2006/relationships" type="roundRect" r:blip="" zOrderOff="3">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choose name="Name8">
          <dgm:if name="Name9" axis="ch" ptType="node" func="cnt" op="gte" val="1">
            <dgm:layoutNode name="descendantText" styleLbl="alignAccFollowNode1">
              <dgm:varLst>
                <dgm:bulletEnabled val="1"/>
              </dgm:varLst>
              <dgm:alg type="tx">
                <dgm:param type="stBulletLvl" val="1"/>
                <dgm:param type="txAnchorVertCh" val="mid"/>
              </dgm:alg>
              <dgm:choose name="Name10">
                <dgm:if name="Name11" func="var" arg="dir" op="equ" val="norm">
                  <dgm:shape xmlns:r="http://schemas.openxmlformats.org/officeDocument/2006/relationships" rot="90" type="round2SameRect" r:blip="">
                    <dgm:adjLst/>
                  </dgm:shape>
                </dgm:if>
                <dgm:else name="Name12">
                  <dgm:shape xmlns:r="http://schemas.openxmlformats.org/officeDocument/2006/relationships" rot="-90" type="round2SameRect" r:blip="">
                    <dgm:adjLst/>
                  </dgm:shape>
                </dgm:else>
              </dgm:choose>
              <dgm:presOf axis="des" ptType="node"/>
              <dgm:constrLst>
                <dgm:constr type="secFontSz" val="65"/>
                <dgm:constr type="primFontSz" refType="secFontSz"/>
                <dgm:constr type="lMarg" refType="secFontSz" fact="0.3"/>
                <dgm:constr type="rMarg" refType="secFontSz" fact="0.3"/>
                <dgm:constr type="tMarg" refType="secFontSz" fact="0.15"/>
                <dgm:constr type="bMarg" refType="secFontSz" fact="0.15"/>
              </dgm:constrLst>
              <dgm:ruleLst>
                <dgm:rule type="secFontSz" val="5" fact="NaN" max="NaN"/>
              </dgm:ruleLst>
            </dgm:layoutNode>
          </dgm:if>
          <dgm:else name="Name13"/>
        </dgm:choose>
      </dgm:layoutNode>
      <dgm:forEach name="Name14" axis="followSib" ptType="sibTrans" cnt="1">
        <dgm:layoutNode name="sp">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E6DD7A-F558-48CE-82C6-D4F0CD8716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68</TotalTime>
  <Pages>13</Pages>
  <Words>17970</Words>
  <Characters>102430</Characters>
  <Application>Microsoft Office Word</Application>
  <DocSecurity>0</DocSecurity>
  <Lines>853</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abh</dc:creator>
  <cp:keywords/>
  <dc:description/>
  <cp:lastModifiedBy>Saurabh</cp:lastModifiedBy>
  <cp:revision>530</cp:revision>
  <cp:lastPrinted>2020-08-19T21:10:00Z</cp:lastPrinted>
  <dcterms:created xsi:type="dcterms:W3CDTF">2020-08-09T22:35:00Z</dcterms:created>
  <dcterms:modified xsi:type="dcterms:W3CDTF">2020-08-20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1c48ef9-29e0-3519-99bf-5f2b0fa09bb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